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1DB78" w14:textId="1C76E200" w:rsidR="00567A24" w:rsidRDefault="00567A24" w:rsidP="00C977F0">
      <w:pPr>
        <w:pStyle w:val="Title"/>
      </w:pPr>
      <w:r>
        <w:t>Data from: Rodent trapping studies as an overlooked information source for understanding endemic and novel zoonotic spillover</w:t>
      </w:r>
      <w:r w:rsidR="00C977F0">
        <w:t>.</w:t>
      </w:r>
    </w:p>
    <w:p w14:paraId="597945C8" w14:textId="77777777" w:rsidR="00C977F0" w:rsidRPr="00C977F0" w:rsidRDefault="00C977F0" w:rsidP="00C977F0"/>
    <w:p w14:paraId="7BCD73F1" w14:textId="099E789D" w:rsidR="00567A24" w:rsidRPr="00B17A2F" w:rsidRDefault="00567A24" w:rsidP="00567A24">
      <w:r>
        <w:t>David Simons</w:t>
      </w:r>
      <w:r w:rsidR="00B17A2F">
        <w:rPr>
          <w:vertAlign w:val="superscript"/>
        </w:rPr>
        <w:t xml:space="preserve">1, 2, 3, </w:t>
      </w:r>
      <w:r w:rsidR="00B17A2F">
        <w:t>*</w:t>
      </w:r>
    </w:p>
    <w:p w14:paraId="13E5CD3B" w14:textId="29260149" w:rsidR="00567A24" w:rsidRPr="00B17A2F" w:rsidRDefault="00567A24" w:rsidP="00567A24">
      <w:pPr>
        <w:rPr>
          <w:vertAlign w:val="superscript"/>
        </w:rPr>
      </w:pPr>
      <w:r>
        <w:t>Lauren A. Attfield</w:t>
      </w:r>
      <w:r w:rsidR="00B17A2F">
        <w:rPr>
          <w:vertAlign w:val="superscript"/>
        </w:rPr>
        <w:t>2, 4</w:t>
      </w:r>
    </w:p>
    <w:p w14:paraId="71FEFA77" w14:textId="227CCA12" w:rsidR="00567A24" w:rsidRPr="00B17A2F" w:rsidRDefault="00567A24" w:rsidP="00567A24">
      <w:pPr>
        <w:rPr>
          <w:vertAlign w:val="superscript"/>
        </w:rPr>
      </w:pPr>
      <w:r>
        <w:t>Kate E. Jones</w:t>
      </w:r>
      <w:r w:rsidR="00B17A2F">
        <w:rPr>
          <w:vertAlign w:val="superscript"/>
        </w:rPr>
        <w:t>2</w:t>
      </w:r>
    </w:p>
    <w:p w14:paraId="5DDBA39C" w14:textId="12E2390D" w:rsidR="00567A24" w:rsidRPr="00B17A2F" w:rsidRDefault="00567A24" w:rsidP="00567A24">
      <w:pPr>
        <w:rPr>
          <w:vertAlign w:val="superscript"/>
        </w:rPr>
      </w:pPr>
      <w:r>
        <w:t>Deborah Watson-Jones</w:t>
      </w:r>
      <w:r w:rsidR="00B17A2F">
        <w:rPr>
          <w:vertAlign w:val="superscript"/>
        </w:rPr>
        <w:t>3, 5</w:t>
      </w:r>
    </w:p>
    <w:p w14:paraId="4E208597" w14:textId="660AFD6C" w:rsidR="00567A24" w:rsidRPr="00B17A2F" w:rsidRDefault="00567A24" w:rsidP="00567A24">
      <w:pPr>
        <w:rPr>
          <w:vertAlign w:val="superscript"/>
        </w:rPr>
      </w:pPr>
      <w:r>
        <w:t>Richard Kock</w:t>
      </w:r>
      <w:r w:rsidR="00B17A2F">
        <w:rPr>
          <w:vertAlign w:val="superscript"/>
        </w:rPr>
        <w:t>1</w:t>
      </w:r>
    </w:p>
    <w:p w14:paraId="50B1DD9A" w14:textId="77777777" w:rsidR="00567A24" w:rsidRDefault="00567A24" w:rsidP="00567A24"/>
    <w:p w14:paraId="528F3E6D" w14:textId="5DB850A7" w:rsidR="00567A24" w:rsidRDefault="00567A24" w:rsidP="00567A24">
      <w:r w:rsidRPr="00B17A2F">
        <w:rPr>
          <w:vertAlign w:val="superscript"/>
        </w:rPr>
        <w:t>1</w:t>
      </w:r>
      <w:r w:rsidR="00B17A2F">
        <w:t xml:space="preserve"> </w:t>
      </w:r>
      <w:r>
        <w:t>The Royal Veterinary College, London, United Kingdom</w:t>
      </w:r>
    </w:p>
    <w:p w14:paraId="5C5AC180" w14:textId="74BEED40" w:rsidR="00567A24" w:rsidRDefault="00B17A2F" w:rsidP="00567A24">
      <w:r>
        <w:rPr>
          <w:vertAlign w:val="superscript"/>
        </w:rPr>
        <w:t xml:space="preserve">2 </w:t>
      </w:r>
      <w:r w:rsidR="00567A24">
        <w:t>University College London, London, United Kingdom</w:t>
      </w:r>
    </w:p>
    <w:p w14:paraId="39D94A35" w14:textId="61CD1ACD" w:rsidR="00567A24" w:rsidRDefault="00B17A2F" w:rsidP="00567A24">
      <w:r>
        <w:rPr>
          <w:vertAlign w:val="superscript"/>
        </w:rPr>
        <w:t>3</w:t>
      </w:r>
      <w:r>
        <w:t xml:space="preserve"> </w:t>
      </w:r>
      <w:r w:rsidR="00567A24">
        <w:t>The London School of Hygiene and Tropical Medicine, London, United Kingdom</w:t>
      </w:r>
    </w:p>
    <w:p w14:paraId="0CD8692B" w14:textId="3D32AF23" w:rsidR="00B17A2F" w:rsidRDefault="00B17A2F" w:rsidP="00B17A2F">
      <w:r>
        <w:rPr>
          <w:vertAlign w:val="superscript"/>
        </w:rPr>
        <w:t xml:space="preserve">4 </w:t>
      </w:r>
      <w:r>
        <w:t>Imperial College London, London, United Kingdom</w:t>
      </w:r>
    </w:p>
    <w:p w14:paraId="6000B76E" w14:textId="08AA00E9" w:rsidR="00567A24" w:rsidRDefault="00567A24" w:rsidP="00567A24">
      <w:r w:rsidRPr="00B17A2F">
        <w:rPr>
          <w:vertAlign w:val="superscript"/>
        </w:rPr>
        <w:t>5</w:t>
      </w:r>
      <w:r w:rsidR="00B17A2F">
        <w:t xml:space="preserve"> </w:t>
      </w:r>
      <w:r>
        <w:t>Mwanza Intervention Trials Unit, National Institute for Medical Research, Mwanza, Tanzania</w:t>
      </w:r>
    </w:p>
    <w:p w14:paraId="1689F18C" w14:textId="7FD25A44" w:rsidR="00567A24" w:rsidRDefault="00B17A2F" w:rsidP="00567A24">
      <w:r>
        <w:t xml:space="preserve">* </w:t>
      </w:r>
      <w:r w:rsidR="00567A24">
        <w:t>dsimons19@rvc.ac.uk</w:t>
      </w:r>
    </w:p>
    <w:p w14:paraId="7DC8D1FD" w14:textId="2C9AB8B7" w:rsidR="00567A24" w:rsidRDefault="00B17A2F" w:rsidP="00B17A2F">
      <w:pPr>
        <w:pStyle w:val="Heading1"/>
      </w:pPr>
      <w:r>
        <w:t>A</w:t>
      </w:r>
      <w:r w:rsidR="00567A24">
        <w:t>bstract</w:t>
      </w:r>
    </w:p>
    <w:p w14:paraId="46AD16E7" w14:textId="77777777" w:rsidR="00B17A2F" w:rsidRPr="00B17A2F" w:rsidRDefault="00B17A2F" w:rsidP="00B17A2F"/>
    <w:p w14:paraId="1C2CD58B" w14:textId="2AFA956E" w:rsidR="00567A24" w:rsidRDefault="00567A24" w:rsidP="00567A24">
      <w:r>
        <w:t>Rodents are a diverse, globally distributed and ecologically important order of mammals that are known and predicted hosts of zoonotic pathogens. The sampling of rodents and their pathogens are taxonomically and spatially biased</w:t>
      </w:r>
      <w:r w:rsidR="00B17A2F">
        <w:t xml:space="preserve"> which </w:t>
      </w:r>
      <w:r>
        <w:t>limit</w:t>
      </w:r>
      <w:r w:rsidR="00B17A2F">
        <w:t>s</w:t>
      </w:r>
      <w:r>
        <w:t xml:space="preserve"> inference of the hazard of spillover of zoonotic pathogens into human populations from rodent vectors. Data on the distribution and occurrence of rodent hosts are typically derived from consolidated databases (e.g., IUCN, GBIF) which suffer from these biases. Here, we synthesise data from 127 rodent trapping studies</w:t>
      </w:r>
      <w:r w:rsidR="00B17A2F">
        <w:t xml:space="preserve">, identified through a comprehensive search of the published literature from </w:t>
      </w:r>
      <w:r>
        <w:t>1964–2022 conducted in</w:t>
      </w:r>
      <w:r w:rsidR="00B17A2F">
        <w:t xml:space="preserve"> 14 countries across</w:t>
      </w:r>
      <w:r>
        <w:t xml:space="preserve"> West Africa to provide an additional source of information that can supplement consolidated databases to characterise the range and occurrence of rodent species. We combine these occurrence data with results from </w:t>
      </w:r>
      <w:r w:rsidR="00B17A2F">
        <w:t xml:space="preserve">reported </w:t>
      </w:r>
      <w:r>
        <w:t xml:space="preserve">pathogen screening to produce a dataset containing detection/non-detection data for 65,628 individual small mammals identified to species level from at least 1,611 trap sites in addition to 32 microorganisms identified to species and genus level that are known or potential pathogens. The produced dataset is </w:t>
      </w:r>
      <w:r w:rsidR="00B17A2F">
        <w:t xml:space="preserve">formatted to Darwin Core Standard with associated metadata. This dataset is </w:t>
      </w:r>
      <w:r>
        <w:t xml:space="preserve">expected to mitigate some of the spatial and taxonomic biases </w:t>
      </w:r>
      <w:r>
        <w:lastRenderedPageBreak/>
        <w:t>in current databases to improve analyses of rodent-borne zoonotic pathogen spillover hazard across West Africa.</w:t>
      </w:r>
    </w:p>
    <w:p w14:paraId="3716F215" w14:textId="39607EB5" w:rsidR="00B17A2F" w:rsidRPr="00B17A2F" w:rsidRDefault="00B17A2F" w:rsidP="00567A24">
      <w:pPr>
        <w:rPr>
          <w:b/>
          <w:bCs/>
        </w:rPr>
      </w:pPr>
      <w:r w:rsidRPr="00B17A2F">
        <w:rPr>
          <w:b/>
          <w:bCs/>
        </w:rPr>
        <w:t>Keywords</w:t>
      </w:r>
    </w:p>
    <w:p w14:paraId="51094DC5" w14:textId="79546E43" w:rsidR="00567A24" w:rsidRDefault="00567A24" w:rsidP="00567A24">
      <w:r>
        <w:t>Rodents; Zoonosis; Vector-Borne Diseases; West Africa</w:t>
      </w:r>
    </w:p>
    <w:p w14:paraId="4E971BC2" w14:textId="1549044F" w:rsidR="00567A24" w:rsidRDefault="00567A24" w:rsidP="00C977F0">
      <w:pPr>
        <w:pStyle w:val="Heading1"/>
      </w:pPr>
      <w:r>
        <w:t>Data Description</w:t>
      </w:r>
    </w:p>
    <w:p w14:paraId="1610B27A" w14:textId="0A996D67" w:rsidR="00567A24" w:rsidRDefault="00567A24" w:rsidP="00B17A2F">
      <w:pPr>
        <w:pStyle w:val="Heading2"/>
      </w:pPr>
      <w:r>
        <w:t>Context</w:t>
      </w:r>
    </w:p>
    <w:p w14:paraId="053C9D61" w14:textId="5DF8B529" w:rsidR="00567A24" w:rsidRDefault="00567A24" w:rsidP="00567A24">
      <w:r>
        <w:t>Rodents are a diverse, globally distributed and ecologically important order of mammals. Along with bats, these two orders are proposed to contain the greatest number of host species of known and predicted of zoonotic pathogens. Of 2,220 extant rodent species, 244 (10.7%</w:t>
      </w:r>
      <w:r w:rsidR="00B17A2F">
        <w:t>)</w:t>
      </w:r>
      <w:r>
        <w:t xml:space="preserve"> are described as hosts of 85 zoonoses</w:t>
      </w:r>
      <w:r w:rsidR="00B17A2F">
        <w:t xml:space="preserve"> </w:t>
      </w:r>
      <w:r w:rsidR="00B17A2F">
        <w:fldChar w:fldCharType="begin"/>
      </w:r>
      <w:r w:rsidR="00C6368B">
        <w:instrText xml:space="preserve"> ADDIN ZOTERO_ITEM CSL_CITATION {"citationID":"WqFbE0Qd","properties":{"formattedCitation":"(Han {\\i{}et al.}, 2015)","plainCitation":"(Han et al., 2015)","noteIndex":0},"citationItems":[{"id":6513,"uris":["http://zotero.org/users/6721953/items/VRY83U9V"],"itemData":{"id":6513,"type":"article-journal","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container-title":"Proceedings of the National Academy of Sciences","DOI":"10.1073/pnas.1501598112","ISSN":"0027-8424, 1091-6490","issue":"22","journalAbbreviation":"PNAS","language":"en","license":"©  . Freely available online through the PNAS open access option.","note":"ISBN: 9781501598111\npublisher: National Academy of Sciences\nsection: Biological Sciences\nPMID: 26038558","page":"7039-7044","source":"www.pnas.org","title":"Rodent reservoirs of future zoonotic diseases","volume":"112","author":[{"family":"Han","given":"Barbara A."},{"family":"Schmidt","given":"John Paul"},{"family":"Bowden","given":"Sarah E."},{"family":"Drake","given":"John M."}],"issued":{"date-parts":[["2015",6,2]]}}}],"schema":"https://github.com/citation-style-language/schema/raw/master/csl-citation.json"} </w:instrText>
      </w:r>
      <w:r w:rsidR="00B17A2F">
        <w:fldChar w:fldCharType="separate"/>
      </w:r>
      <w:r w:rsidR="00C6368B" w:rsidRPr="00C6368B">
        <w:rPr>
          <w:rFonts w:ascii="Calibri" w:hAnsi="Calibri" w:cs="Calibri"/>
          <w:szCs w:val="24"/>
        </w:rPr>
        <w:t xml:space="preserve">(Han </w:t>
      </w:r>
      <w:r w:rsidR="00C6368B" w:rsidRPr="00C6368B">
        <w:rPr>
          <w:rFonts w:ascii="Calibri" w:hAnsi="Calibri" w:cs="Calibri"/>
          <w:i/>
          <w:iCs/>
          <w:szCs w:val="24"/>
        </w:rPr>
        <w:t>et al.</w:t>
      </w:r>
      <w:r w:rsidR="00C6368B" w:rsidRPr="00C6368B">
        <w:rPr>
          <w:rFonts w:ascii="Calibri" w:hAnsi="Calibri" w:cs="Calibri"/>
          <w:szCs w:val="24"/>
        </w:rPr>
        <w:t>, 2015)</w:t>
      </w:r>
      <w:r w:rsidR="00B17A2F">
        <w:fldChar w:fldCharType="end"/>
      </w:r>
      <w:r>
        <w:t xml:space="preserve">. Rodent borne endemic zoonoses are a significant public health threat across much of West Africa and include bacterial, </w:t>
      </w:r>
      <w:proofErr w:type="gramStart"/>
      <w:r>
        <w:t>viral</w:t>
      </w:r>
      <w:proofErr w:type="gramEnd"/>
      <w:r>
        <w:t xml:space="preserve"> and protozoan pathogens. Important endemic rodent-borne zoonoses in West Africa include Lassa fever (caused by </w:t>
      </w:r>
      <w:r w:rsidRPr="00C6368B">
        <w:rPr>
          <w:i/>
          <w:iCs/>
        </w:rPr>
        <w:t>Lassa mammarenavirus</w:t>
      </w:r>
      <w:r>
        <w:t xml:space="preserve">), Leptospirosis (caused by </w:t>
      </w:r>
      <w:proofErr w:type="spellStart"/>
      <w:r w:rsidRPr="00C6368B">
        <w:rPr>
          <w:i/>
          <w:iCs/>
        </w:rPr>
        <w:t>Leptosira</w:t>
      </w:r>
      <w:proofErr w:type="spellEnd"/>
      <w:r w:rsidRPr="00C6368B">
        <w:rPr>
          <w:i/>
          <w:iCs/>
        </w:rPr>
        <w:t xml:space="preserve"> sp.</w:t>
      </w:r>
      <w:r>
        <w:t xml:space="preserve">) and Toxoplasmosis (caused by </w:t>
      </w:r>
      <w:r w:rsidRPr="00C6368B">
        <w:rPr>
          <w:i/>
          <w:iCs/>
        </w:rPr>
        <w:t>Toxoplasma gondii</w:t>
      </w:r>
      <w:r>
        <w:t>)</w:t>
      </w:r>
      <w:r w:rsidR="00C6368B">
        <w:t xml:space="preserve"> </w:t>
      </w:r>
      <w:r w:rsidR="00C6368B">
        <w:fldChar w:fldCharType="begin"/>
      </w:r>
      <w:r w:rsidR="00C6368B">
        <w:instrText xml:space="preserve"> ADDIN ZOTERO_ITEM CSL_CITATION {"citationID":"7GJCvrSL","properties":{"formattedCitation":"(Allan {\\i{}et al.}, 2015; Brouat {\\i{}et al.}, 2018; Garry, 2023)","plainCitation":"(Allan et al., 2015; Brouat et al., 2018; Garry, 2023)","noteIndex":0},"citationItems":[{"id":22939,"uris":["http://zotero.org/users/6721953/items/76MFN5D4"],"itemData":{"id":22939,"type":"article-journal","abstract":"Leptospirosis is an important bacterial zoonosis that affects people and animals worldwide. It is common in tropical areas where people and animals live in close contact, but the disease has been widely neglected in Africa. In this study we aimed to demonstrate the extent of leptospirosis in Africa and describe the diversity of the causative agent Leptospira spp. in human and animal infections across the continent. Through a systematic literature review, we identified 97 studies from 26 African countries that described human disease or animal infection and met inclusion criteria. Leptospirosis was the cause of illness in 2 3% to 19 8% of hospital patients with a fever. Where population-level data were available, leptospirosis was estimated to affect 3 to 102 people per 100,000 every year. A variety of animal hosts of Leptospira spp. were identified. Cattle were reported as carriers of a variety of serological types of Leptospira spp. infection. The role of cattle and many other different animal hosts in human disease transmission remains unclear. Our review demonstrates that leptospirosis is a substantial cause of human illness in Africa, and we recommend integration of human and animal studies in the future to help us understand the epidemiology of leptospirosis on this continent.","container-title":"PLoS Neglected Tropical Diseases","DOI":"10.1371/journal.pntd.0003899","ISSN":"1935-2727","issue":"9","journalAbbreviation":"PLoS Negl Trop Dis","note":"PMID: 26368568\nPMCID: PMC4569256","page":"e0003899","source":"PubMed Central","title":"Epidemiology of Leptospirosis in Africa: A Systematic Review of a Neglected Zoonosis and a Paradigm for ‘One Health’ in Africa","title-short":"Epidemiology of Leptospirosis in Africa","volume":"9","author":[{"family":"Allan","given":"Kathryn J."},{"family":"Biggs","given":"Holly M."},{"family":"Halliday","given":"Jo E. B."},{"family":"Kazwala","given":"Rudovick R."},{"family":"Maro","given":"Venance P."},{"family":"Cleaveland","given":"Sarah"},{"family":"Crump","given":"John A."}],"issued":{"date-parts":[["2015",9,14]]}}},{"id":4512,"uris":["http://zotero.org/users/6721953/items/G8MEZCHZ"],"itemData":{"id":4512,"type":"article-journal","abstract":"Risks related to Toxoplasma gondii infection in humans remain poorly known in Senegal. Although rodent surveys could help to assess the circulation of T. gondii, they have seldom been set up in sub-Saharan Africa. The aim of this study was to examine Toxoplasma seroprevalence in rodents from villages and towns across Senegal. Rodents were sampled in 40 localities using a standardised trapping protocol. Detection of T. gondii antibodies was performed on 1205 rodents, using a modified agglutination test (MAT) technique. Seroprevalence data were analysed depending on geography, the local rodent community, and individual characteristics of the rodent hosts. We found 44 seropositive rodents from four different species (Mastomys erythroleucus, Mastomys natalensis, Mus musculus domesticus, Rattus rattus). Toxoplasma seroprevalence was low, averaging 4% in the localities. Higher Toxoplasma seroprevalence (up to 24%) was found in northern Senegal, a region known to be the heart of pastoral herding in the country. Copyright © C. Brouat et al., published by EDP Sciences, 2018.","container-title":"Parasite","DOI":"10.1051/parasite/2018036","ISSN":"1776-1042","issue":"bz6, 9437094","journalAbbreviation":"Parasite","note":"publisher-place: France\nBrouat, Carine. CBGP, IRD, CIRAD, INRA, Montpellier SupAgro, Univ. Montpellier, 755 avenue du campus Agropolis, 34988 Montferrier-sur-Lez cedex, France.\nDiagne, Christophe Amidi. CBGP, IRD, CIRAD, INRA, Montpellier SupAgro, Univ. Montpellier, 755 avenue du campus Agropolis, 34988 Montferrier-sur-Lez cedex, France - BIOPASS, CBGP-IRD, ISRA, UCAD, Campus de Bel-Air, BP 1386, Dakar CP 18524, Senegal.\nIsmail, Khadija. UMR-S 1094, Neuroepidemiologie Tropicale, INSERM, Univ. Limoges, 2 rue du Dr Marcland, 87025 Limoges, France.\nAroussi, Abdelkrim. UMR-S 1094, Neuroepidemiologie Tropicale, INSERM, Univ. Limoges, 2 rue du Dr Marcland, 87025 Limoges, France.\nDalecky, Ambroise. LPED, IRD, Aix Marseille Univ., Centre St Charles, case 10, 3 place Victor Hugo, CS 80249, 13331 Marseille cedex 03, France.\nBa, Khalilou. BIOPASS, CBGP-IRD, ISRA, UCAD, Campus de Bel-Air, BP 1386, Dakar CP 18524, Senegal.\nKane, Mamadou. BIOPASS, CBGP-IRD, ISRA, UCAD, Campus de Bel-Air, BP 1386, Dakar CP 18524, Senegal.\nNiang, Youssoupha. BIOPASS, CBGP-IRD, ISRA, UCAD, Campus de Bel-Air, BP 1386, Dakar CP 18524, Senegal.\nDiallo, Mamoudou. BIOPASS, CBGP-IRD, ISRA, UCAD, Campus de Bel-Air, BP 1386, Dakar CP 18524, Senegal.\nSow, Aliou. BIOPASS, CBGP-IRD, ISRA, UCAD, Campus de Bel-Air, BP 1386, Dakar CP 18524, Senegal.\nGalal, Lokman. UMR-S 1094, Neuroepidemiologie Tropicale, INSERM, Univ. Limoges, 2 rue du Dr Marcland, 87025 Limoges, France.\nPiry, Sylvain. CBGP, IRD, CIRAD, INRA, Montpellier SupAgro, Univ. Montpellier, 755 avenue du campus Agropolis, 34988 Montferrier-sur-Lez cedex, France.\nDarde, Marie-Laure. UMR-S 1094, Neuroepidemiologie Tropicale, INSERM, Univ. Limoges, 2 rue du Dr Marcland, 87025 Limoges, France.\nMercier, Aurelien. UMR-S 1094, Neuroepidemiologie Tropicale, INSERM, Univ. Limoges, 2 rue du Dr Marcland, 87025 Limoges, France.","page":"32","title":"Seroprevalence of Toxoplasma gondii in commensal rodents sampled across Senegal, West Africa.","volume":"25","author":[{"family":"Brouat","given":"Carine"},{"family":"Diagne","given":"Christophe Amidi"},{"family":"Ismail","given":"Khadija"},{"family":"Aroussi","given":"Abdelkrim"},{"family":"Dalecky","given":"Ambroise"},{"family":"Ba","given":"Khalilou"},{"family":"Kane","given":"Mamadou"},{"family":"Niang","given":"Youssoupha"},{"family":"Diallo","given":"Mamoudou"},{"family":"Sow","given":"Aliou"},{"family":"Galal","given":"Lokman"},{"family":"Piry","given":"Sylvain"},{"family":"Darde","given":"Marie-Laure"},{"family":"Mercier","given":"Aurelien"}],"issued":{"date-parts":[["2018"]]}}},{"id":22942,"uris":["http://zotero.org/users/6721953/items/UL6LBJJN"],"itemData":{"id":22942,"type":"article-journal","abstract":"Lassa virus (LASV) is endemic in the rodent populations of Sierra Leone, Nigeria and other countries in West Africa. Spillover to humans occurs frequently and results in Lassa fever, a viral haemorrhagic fever (VHF) associated with a high case fatality rate. Despite advances, fundamental gaps in knowledge of the immunology, epidemiology, ecology and pathogenesis of Lassa fever persist. More frequent outbreaks, the potential for further geographic expansion of Mastomys natalensis and other rodent reservoirs, the ease of procurement and possible use and weaponization of LASV, the frequent importation of LASV to North America and Europe, and the emergence of novel LASV strains in densely populated West Africa have driven new initiatives to develop countermeasures for LASV. Although promising candidates are being evaluated, as yet there are no approved vaccines or therapeutics for human use. This Review discusses the virology of LASV, the clinical course of Lassa fever and the progress towards developing medical countermeasures.","container-title":"Nature Reviews Microbiology","DOI":"10.1038/s41579-022-00789-8","ISSN":"1740-1534","issue":"2","journalAbbreviation":"Nat Rev Microbiol","language":"en","license":"2022 Springer Nature Limited","note":"number: 2\npublisher: Nature Publishing Group","page":"87-96","source":"www.nature.com","title":"Lassa fever — the road ahead","volume":"21","author":[{"family":"Garry","given":"Robert F."}],"issued":{"date-parts":[["2023",2]]}}}],"schema":"https://github.com/citation-style-language/schema/raw/master/csl-citation.json"} </w:instrText>
      </w:r>
      <w:r w:rsidR="00C6368B">
        <w:fldChar w:fldCharType="separate"/>
      </w:r>
      <w:r w:rsidR="00C6368B" w:rsidRPr="00C6368B">
        <w:rPr>
          <w:rFonts w:ascii="Calibri" w:hAnsi="Calibri" w:cs="Calibri"/>
          <w:szCs w:val="24"/>
        </w:rPr>
        <w:t xml:space="preserve">(Allan </w:t>
      </w:r>
      <w:r w:rsidR="00C6368B" w:rsidRPr="00C6368B">
        <w:rPr>
          <w:rFonts w:ascii="Calibri" w:hAnsi="Calibri" w:cs="Calibri"/>
          <w:i/>
          <w:iCs/>
          <w:szCs w:val="24"/>
        </w:rPr>
        <w:t>et al.</w:t>
      </w:r>
      <w:r w:rsidR="00C6368B" w:rsidRPr="00C6368B">
        <w:rPr>
          <w:rFonts w:ascii="Calibri" w:hAnsi="Calibri" w:cs="Calibri"/>
          <w:szCs w:val="24"/>
        </w:rPr>
        <w:t xml:space="preserve">, 2015; Brouat </w:t>
      </w:r>
      <w:r w:rsidR="00C6368B" w:rsidRPr="00C6368B">
        <w:rPr>
          <w:rFonts w:ascii="Calibri" w:hAnsi="Calibri" w:cs="Calibri"/>
          <w:i/>
          <w:iCs/>
          <w:szCs w:val="24"/>
        </w:rPr>
        <w:t>et al.</w:t>
      </w:r>
      <w:r w:rsidR="00C6368B" w:rsidRPr="00C6368B">
        <w:rPr>
          <w:rFonts w:ascii="Calibri" w:hAnsi="Calibri" w:cs="Calibri"/>
          <w:szCs w:val="24"/>
        </w:rPr>
        <w:t>, 2018; Garry, 2023)</w:t>
      </w:r>
      <w:r w:rsidR="00C6368B">
        <w:fldChar w:fldCharType="end"/>
      </w:r>
      <w:r>
        <w:t>.  It is likely that other potential zoonoses are circulating in rodent populations in this region that have not been described or identified as causing human infections</w:t>
      </w:r>
      <w:r w:rsidR="00C6368B">
        <w:t xml:space="preserve"> </w:t>
      </w:r>
      <w:r w:rsidR="00C6368B">
        <w:fldChar w:fldCharType="begin"/>
      </w:r>
      <w:r w:rsidR="00C6368B">
        <w:instrText xml:space="preserve"> ADDIN ZOTERO_ITEM CSL_CITATION {"citationID":"s2SIrvP1","properties":{"formattedCitation":"(Suu-Ire {\\i{}et al.}, 2022)","plainCitation":"(Suu-Ire et al., 2022)","noteIndex":0},"citationItems":[{"id":22947,"uris":["http://zotero.org/users/6721953/items/JLXMTGXY"],"itemData":{"id":22947,"type":"article-journal","abstract":"In Ghana, the conversion of land to agriculture, especially across the vegetative belt has resulted in fragmented forest landscapes with increased interactions among humans, domestic animals, and wildlife.","container-title":"One Health Outlook","DOI":"10.1186/s42522-022-00061-2","ISSN":"2524-4655","issue":"1","journalAbbreviation":"One Health Outlook","page":"6","source":"BioMed Central","title":"Surveillance for potentially zoonotic viruses in rodent and bat populations and behavioral risk in an agricultural settlement in Ghana","volume":"4","author":[{"family":"Suu-Ire","given":"Richard"},{"family":"Obodai","given":"Evangeline"},{"family":"Bel-Nono","given":"Samuel Otis"},{"family":"Ampofo","given":"William Kwabena"},{"family":"Mazet","given":"Jonna A. K."},{"family":"Goldstein","given":"Tracey"},{"family":"Johnson","given":"Christine Kreuder"},{"family":"Smith","given":"Brett"},{"family":"Boaatema","given":"Linda"},{"family":"Asigbee","given":"Theodore Worlanyo"},{"family":"Awuni","given":"Joseph"},{"family":"Opoku","given":"Eric"},{"family":"Kelly","given":"Terra R."},{"literal":"PREDICT Consortium"}],"issued":{"date-parts":[["2022",3,8]]}}}],"schema":"https://github.com/citation-style-language/schema/raw/master/csl-citation.json"} </w:instrText>
      </w:r>
      <w:r w:rsidR="00C6368B">
        <w:fldChar w:fldCharType="separate"/>
      </w:r>
      <w:r w:rsidR="00C6368B" w:rsidRPr="00C6368B">
        <w:rPr>
          <w:rFonts w:ascii="Calibri" w:hAnsi="Calibri" w:cs="Calibri"/>
          <w:szCs w:val="24"/>
        </w:rPr>
        <w:t xml:space="preserve">(Suu-Ire </w:t>
      </w:r>
      <w:r w:rsidR="00C6368B" w:rsidRPr="00C6368B">
        <w:rPr>
          <w:rFonts w:ascii="Calibri" w:hAnsi="Calibri" w:cs="Calibri"/>
          <w:i/>
          <w:iCs/>
          <w:szCs w:val="24"/>
        </w:rPr>
        <w:t>et al.</w:t>
      </w:r>
      <w:r w:rsidR="00C6368B" w:rsidRPr="00C6368B">
        <w:rPr>
          <w:rFonts w:ascii="Calibri" w:hAnsi="Calibri" w:cs="Calibri"/>
          <w:szCs w:val="24"/>
        </w:rPr>
        <w:t>, 2022)</w:t>
      </w:r>
      <w:r w:rsidR="00C6368B">
        <w:fldChar w:fldCharType="end"/>
      </w:r>
      <w:r>
        <w:t xml:space="preserve">. </w:t>
      </w:r>
      <w:r w:rsidR="00C6368B">
        <w:t>Currently d</w:t>
      </w:r>
      <w:r>
        <w:t>escribed zoonotic pathogens are generally associated with multiple rodent species</w:t>
      </w:r>
      <w:r w:rsidR="00C6368B">
        <w:t xml:space="preserve">, although a single species may be the primary reservoir species, for example, </w:t>
      </w:r>
      <w:r w:rsidR="00C6368B">
        <w:rPr>
          <w:i/>
          <w:iCs/>
        </w:rPr>
        <w:t xml:space="preserve">Mastomys natalensis </w:t>
      </w:r>
      <w:r w:rsidR="00C6368B">
        <w:t xml:space="preserve">is considered the primary reservoir of Lassa fever although </w:t>
      </w:r>
      <w:r w:rsidR="00C6368B">
        <w:rPr>
          <w:i/>
          <w:iCs/>
        </w:rPr>
        <w:t>Lassa mammarenavirus</w:t>
      </w:r>
      <w:r w:rsidR="00C6368B">
        <w:t xml:space="preserve"> infection has been associated with </w:t>
      </w:r>
      <w:r w:rsidR="00C977F0">
        <w:t xml:space="preserve">ten other rodent species </w:t>
      </w:r>
      <w:r w:rsidR="00C977F0">
        <w:fldChar w:fldCharType="begin"/>
      </w:r>
      <w:r w:rsidR="00C977F0">
        <w:instrText xml:space="preserve"> ADDIN ZOTERO_ITEM CSL_CITATION {"citationID":"F84tim8z","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6368B">
        <w:t xml:space="preserve">. </w:t>
      </w:r>
      <w:r w:rsidR="00C977F0">
        <w:t>For this reason</w:t>
      </w:r>
      <w:r>
        <w:t xml:space="preserve"> understanding the structure of rodent communities, their spatial distribution and </w:t>
      </w:r>
      <w:r w:rsidR="00C977F0">
        <w:t>associated</w:t>
      </w:r>
      <w:r>
        <w:t xml:space="preserve"> pathogens are vital to understand the hazard of endemic zoonotic disease spillover and novel zoonotic pathogen emergence</w:t>
      </w:r>
      <w:r w:rsidR="00C977F0">
        <w:t xml:space="preserve"> </w:t>
      </w:r>
      <w:r w:rsidR="00C977F0">
        <w:fldChar w:fldCharType="begin"/>
      </w:r>
      <w:r w:rsidR="00C977F0">
        <w:instrText xml:space="preserve"> ADDIN ZOTERO_ITEM CSL_CITATION {"citationID":"cKD96Yz0","properties":{"formattedCitation":"(Han, Kramer and Drake, 2016)","plainCitation":"(Han, Kramer and Drake, 2016)","noteIndex":0},"citationItems":[{"id":20869,"uris":["http://zotero.org/users/6721953/items/A9FJG4WQ"],"itemData":{"id":20869,"type":"article-journal","container-title":"Trends in Parasitology","DOI":"10.1016/j.pt.2016.04.007","ISSN":"14714922","issue":"7","journalAbbreviation":"Trends in Parasitology","language":"en","page":"565-577","source":"DOI.org (Crossref)","title":"Global Patterns of Zoonotic Disease in Mammals","volume":"32","author":[{"family":"Han","given":"Barbara A."},{"family":"Kramer","given":"Andrew M."},{"family":"Drake","given":"John M."}],"issued":{"date-parts":[["2016",7]]}}}],"schema":"https://github.com/citation-style-language/schema/raw/master/csl-citation.json"} </w:instrText>
      </w:r>
      <w:r w:rsidR="00C977F0">
        <w:fldChar w:fldCharType="separate"/>
      </w:r>
      <w:r w:rsidR="00C977F0" w:rsidRPr="00C977F0">
        <w:rPr>
          <w:rFonts w:ascii="Calibri" w:hAnsi="Calibri" w:cs="Calibri"/>
        </w:rPr>
        <w:t>(Han, Kramer and Drake, 2016)</w:t>
      </w:r>
      <w:r w:rsidR="00C977F0">
        <w:fldChar w:fldCharType="end"/>
      </w:r>
      <w:r>
        <w:t xml:space="preserve">. </w:t>
      </w:r>
    </w:p>
    <w:p w14:paraId="016E3443" w14:textId="659334B3" w:rsidR="00567A24" w:rsidRDefault="00567A24" w:rsidP="00567A24">
      <w:r>
        <w:t xml:space="preserve">Studies assessing the risk of outbreaks of endemic zoonoses and novel pathogen emergence often use consolidated datasets such as the Global Biodiversity Information Facility (GBIF) and International Union for Conservation of Nature (IUCN) </w:t>
      </w:r>
      <w:proofErr w:type="spellStart"/>
      <w:r>
        <w:t>Redlist</w:t>
      </w:r>
      <w:proofErr w:type="spellEnd"/>
      <w:r>
        <w:t xml:space="preserve"> to model host occurrence </w:t>
      </w:r>
      <w:r w:rsidR="00C977F0">
        <w:fldChar w:fldCharType="begin"/>
      </w:r>
      <w:r w:rsidR="00C977F0">
        <w:instrText xml:space="preserve"> ADDIN ZOTERO_ITEM CSL_CITATION {"citationID":"rxbrC8i8","properties":{"formattedCitation":"(Mylne {\\i{}et al.}, 2015; Pigott {\\i{}et al.}, 2016; Basinski {\\i{}et al.}, 2021)","plainCitation":"(Mylne et al., 2015; Pigott et al., 2016; Basinski et al., 2021)","noteIndex":0},"citationItems":[{"id":22952,"uris":["http://zotero.org/users/6721953/items/RW6GA7QV"],"itemData":{"id":22952,"type":"article-journal","abstract":"Lassa fever is a viral haemorrhagic illness responsible for disease outbreaks across West Africa. It is a zoonosis, with the primary reservoir species identified as the Natal multimammate mouse, Mastomys natalensis. The host is distributed across sub-Saharan Africa while the virus' range appears to be restricted to West Africa. The majority of infections result from interactions between the animal reservoir and human populations, although secondary transmission between humans can occur, particularly in hospital settings.Using a species distribution model, the locations of confirmed human and animal infections with Lassa virus (LASV) were used to generate a probabilistic surface of zoonotic transmission potential across sub-Saharan Africa.Our results predict that 37.7 million people in 14 countries, across much of West Africa, live in areas where conditions are suitable for zoonotic transmission of LASV. Four of these countries, where at-risk populations are predicted, have yet to report any cases of Lassa fever.These maps act as a spatial guide for future surveillance activities to better characterise the geographical distribution of the disease and understand the anthropological, virological and zoological interactions necessary for viral transmission. Combining this zoonotic niche map with detailed patient travel histories can aid differential diagnoses of febrile illnesses, enabling a more rapid response in providing care and reducing the risk of onward transmission.","container-title":"Transactions of The Royal Society of Tropical Medicine and Hygiene","DOI":"10.1093/trstmh/trv047","ISSN":"0035-9203","issue":"8","journalAbbreviation":"Transactions of The Royal Society of Tropical Medicine and Hygiene","page":"483-492","source":"Silverchair","title":"Mapping the zoonotic niche of Lassa fever in Africa","volume":"109","author":[{"family":"Mylne","given":"Adrian Q. N."},{"family":"Pigott","given":"David M."},{"family":"Longbottom","given":"Joshua"},{"family":"Shearer","given":"Freya"},{"family":"Duda","given":"Kirsten A."},{"family":"Messina","given":"Jane P."},{"family":"Weiss","given":"Daniel J."},{"family":"Moyes","given":"Catherine L."},{"family":"Golding","given":"Nick"},{"family":"Hay","given":"Simon I."}],"issued":{"date-parts":[["2015",8,1]]}}},{"id":22950,"uris":["http://zotero.org/users/6721953/items/DZLEHX8P"],"itemData":{"id":22950,"type":"article-journal","abstract":"As the outbreak of Ebola virus disease (EVD) in West Africa is now contained, attention is turning from control to future outbreak prediction and prevention. Building on a previously published zoonotic niche map (Pigott et al., 2014), this study incorporates new human and animal occurrence data and expands upon the way in which potential bat EVD reservoir species are incorporated. This update demonstrates the potential for incorporating and updating data used to generate the predicted suitability map. A new data portal for sharing such maps is discussed. This output represents the most up-to-date estimate of the extent of EVD zoonotic risk in Africa. These maps can assist in strengthening surveillance and response capacity to contain viral haemorrhagic fevers.","container-title":"eLife","DOI":"10.7554/eLife.16412","ISSN":"2050-084X","note":"publisher: eLife Sciences Publications, Ltd","page":"e16412","source":"eLife","title":"Updates to the zoonotic niche map of Ebola virus disease in Africa","volume":"5","author":[{"family":"Pigott","given":"David M"},{"family":"Millear","given":"Anoushka I"},{"family":"Earl","given":"Lucas"},{"family":"Morozoff","given":"Chloe"},{"family":"Han","given":"Barbara A"},{"family":"Shearer","given":"Freya M"},{"family":"Weiss","given":"Daniel J"},{"family":"Brady","given":"Oliver J"},{"family":"Kraemer","given":"Moritz UG"},{"family":"Moyes","given":"Catherine L"},{"family":"Bhatt","given":"Samir"},{"family":"Gething","given":"Peter W"},{"family":"Golding","given":"Nick"},{"family":"Hay","given":"Simon I"}],"editor":[{"family":"Jit","given":"Mark"}],"issued":{"date-parts":[["2016",7,14]]}}},{"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Mylne </w:t>
      </w:r>
      <w:r w:rsidR="00C977F0" w:rsidRPr="00C977F0">
        <w:rPr>
          <w:rFonts w:ascii="Calibri" w:hAnsi="Calibri" w:cs="Calibri"/>
          <w:i/>
          <w:iCs/>
          <w:szCs w:val="24"/>
        </w:rPr>
        <w:t>et al.</w:t>
      </w:r>
      <w:r w:rsidR="00C977F0" w:rsidRPr="00C977F0">
        <w:rPr>
          <w:rFonts w:ascii="Calibri" w:hAnsi="Calibri" w:cs="Calibri"/>
          <w:szCs w:val="24"/>
        </w:rPr>
        <w:t xml:space="preserve">, 2015; Pigott </w:t>
      </w:r>
      <w:r w:rsidR="00C977F0" w:rsidRPr="00C977F0">
        <w:rPr>
          <w:rFonts w:ascii="Calibri" w:hAnsi="Calibri" w:cs="Calibri"/>
          <w:i/>
          <w:iCs/>
          <w:szCs w:val="24"/>
        </w:rPr>
        <w:t>et al.</w:t>
      </w:r>
      <w:r w:rsidR="00C977F0" w:rsidRPr="00C977F0">
        <w:rPr>
          <w:rFonts w:ascii="Calibri" w:hAnsi="Calibri" w:cs="Calibri"/>
          <w:szCs w:val="24"/>
        </w:rPr>
        <w:t xml:space="preserve">, 2016; 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rsidR="00C977F0">
        <w:t>.</w:t>
      </w:r>
      <w:r>
        <w:t xml:space="preserve"> Despite the importance of understanding the true distribution of rodent hosts and their pathogens</w:t>
      </w:r>
      <w:r w:rsidR="00C977F0">
        <w:t>,</w:t>
      </w:r>
      <w:r>
        <w:t xml:space="preserve"> curated biodiversity databases such as the</w:t>
      </w:r>
      <w:r w:rsidR="00C977F0">
        <w:t>se</w:t>
      </w:r>
      <w:r>
        <w:t xml:space="preserve"> are affected by taxonomic and geographical sampling biases</w:t>
      </w:r>
      <w:r w:rsidR="00C977F0">
        <w:t xml:space="preserve"> </w:t>
      </w:r>
      <w:r w:rsidR="00C977F0">
        <w:fldChar w:fldCharType="begin"/>
      </w:r>
      <w:r w:rsidR="00C977F0">
        <w:instrText xml:space="preserve"> ADDIN ZOTERO_ITEM CSL_CITATION {"citationID":"qIr9QcXi","properties":{"formattedCitation":"(Boakes {\\i{}et al.}, 2010; Bowler {\\i{}et al.}, 2022)","plainCitation":"(Boakes et al., 2010; Bowler et al., 2022)","noteIndex":0},"citationItems":[{"id":21906,"uris":["http://zotero.org/users/6721953/items/TZRAHGLK"],"itemData":{"id":21906,"type":"article-journal","abstract":"Boakes et al. compile and analyze a historical dataset of 170,000 bird sightings over two centuries and show how changing trends in data gathering may confound a true picture of biodiversity change.","container-title":"PLOS Biology","DOI":"10.1371/journal.pbio.1000385","ISSN":"1545-7885","issue":"6","journalAbbreviation":"PLOS Biology","language":"en","note":"publisher: Public Library of Science","page":"e1000385","source":"PLoS Journals","title":"Distorted Views of Biodiversity: Spatial and Temporal Bias in Species Occurrence Data","title-short":"Distorted Views of Biodiversity","volume":"8","author":[{"family":"Boakes","given":"Elizabeth H."},{"family":"McGowan","given":"Philip J. K."},{"family":"Fuller","given":"Richard A."},{"family":"Chang-qing","given":"Ding"},{"family":"Clark","given":"Natalie E."},{"family":"O'Connor","given":"Kim"},{"family":"Mace","given":"Georgina M."}],"issued":{"date-parts":[["2010",6,1]]}}},{"id":21924,"uris":["http://zotero.org/users/6721953/items/RMX7SWBX"],"itemData":{"id":21924,"type":"article-journal","abstract":"Large-scale biodiversity databases have great potential for quantifying long-term trends of species, but they also bring many methodological challenges. Spatial bias of species occurrence records is well recognized. Yet, the dynamic nature of this spatial bias – how spatial bias has changed over time – has been largely overlooked. We examined the spatial bias of species occurrence records within multiple biodiversity databases in Germany and tested whether spatial bias in relation to land cover or land use (urban and protected areas) has changed over time. We focused our analyses on urban and protected areas as these represent two well-known correlates of sampling bias in biodiversity datasets. We found that the proportion of annual records from urban areas has increased over time while the proportion of annual records within protected areas has not consistently changed. Using simulations, we examined the implications of this changing sampling bias for estimation of long-term trends of species' distributions. When assessing biodiversity change, our findings suggest that the effects of spatial bias depend on how it affects sampling of the underlying land-use change drivers affecting species. Oversampling of regions undergoing the greatest degree of change, for instance near human settlements, might lead to overestimation of the trends of specialist species. For robust estimation of the long-term trends in species' distributions, analyses using species occurrence records may need to consider not only spatial bias, but also changes in the spatial bias through time.","container-title":"Ecography","DOI":"10.1111/ecog.06219","ISSN":"1600-0587","issue":"n/a","language":"en","note":"_eprint: https://onlinelibrary.wiley.com/doi/pdf/10.1111/ecog.06219","page":"e06219","source":"Wiley Online Library","title":"Temporal trends in the spatial bias of species occurrence records","volume":"n/a","author":[{"family":"Bowler","given":"Diana E."},{"family":"Callaghan","given":"Corey T."},{"family":"Bhandari","given":"Netra"},{"family":"Henle","given":"Klaus"},{"family":"Benjamin Barth","given":"M."},{"family":"Koppitz","given":"Christian"},{"family":"Klenke","given":"Reinhard"},{"family":"Winter","given":"Marten"},{"family":"Jansen","given":"Florian"},{"family":"Bruelheide","given":"Helge"},{"family":"Bonn","given":"Aletta"}],"issued":{"date-parts":[["2022",5,20]]}}}],"schema":"https://github.com/citation-style-language/schema/raw/master/csl-citation.json"} </w:instrText>
      </w:r>
      <w:r w:rsidR="00C977F0">
        <w:fldChar w:fldCharType="separate"/>
      </w:r>
      <w:r w:rsidR="00C977F0" w:rsidRPr="00C977F0">
        <w:rPr>
          <w:rFonts w:ascii="Calibri" w:hAnsi="Calibri" w:cs="Calibri"/>
          <w:szCs w:val="24"/>
        </w:rPr>
        <w:t xml:space="preserve">(Boakes </w:t>
      </w:r>
      <w:r w:rsidR="00C977F0" w:rsidRPr="00C977F0">
        <w:rPr>
          <w:rFonts w:ascii="Calibri" w:hAnsi="Calibri" w:cs="Calibri"/>
          <w:i/>
          <w:iCs/>
          <w:szCs w:val="24"/>
        </w:rPr>
        <w:t>et al.</w:t>
      </w:r>
      <w:r w:rsidR="00C977F0" w:rsidRPr="00C977F0">
        <w:rPr>
          <w:rFonts w:ascii="Calibri" w:hAnsi="Calibri" w:cs="Calibri"/>
          <w:szCs w:val="24"/>
        </w:rPr>
        <w:t xml:space="preserve">, 2010; Bowler </w:t>
      </w:r>
      <w:r w:rsidR="00C977F0" w:rsidRPr="00C977F0">
        <w:rPr>
          <w:rFonts w:ascii="Calibri" w:hAnsi="Calibri" w:cs="Calibri"/>
          <w:i/>
          <w:iCs/>
          <w:szCs w:val="24"/>
        </w:rPr>
        <w:t>et al.</w:t>
      </w:r>
      <w:r w:rsidR="00C977F0" w:rsidRPr="00C977F0">
        <w:rPr>
          <w:rFonts w:ascii="Calibri" w:hAnsi="Calibri" w:cs="Calibri"/>
          <w:szCs w:val="24"/>
        </w:rPr>
        <w:t>, 2022)</w:t>
      </w:r>
      <w:r w:rsidR="00C977F0">
        <w:fldChar w:fldCharType="end"/>
      </w:r>
      <w:r>
        <w:t xml:space="preserve">. These biases can subsequently limit inference from produced species distribution models that are used to quantify the hazard of zoonotic disease spillover into human populations and guide public health interventions </w:t>
      </w:r>
      <w:r w:rsidR="00C977F0">
        <w:fldChar w:fldCharType="begin"/>
      </w:r>
      <w:r w:rsidR="00C977F0">
        <w:instrText xml:space="preserve"> ADDIN ZOTERO_ITEM CSL_CITATION {"citationID":"EEaIJ0Xs","properties":{"formattedCitation":"(Beck {\\i{}et al.}, 2014)","plainCitation":"(Beck et al., 2014)","noteIndex":0},"citationItems":[{"id":21758,"uris":["http://zotero.org/users/6721953/items/5UK32LYM"],"itemData":{"id":21758,"type":"article-journal","abstract":"Species distribution modeling, in combination with databases of specimen distribution records, is advocated as a solution to the problem of distributional data limitation in biogeography and ecology. The global biodiversity information facility (GBIF), a portal that collates digitized collection and survey data, is the largest online provider of distribution records. However, all distributional databases are spatially biassed due to uneven effort of sampling, data storage and mobilization. Such bias is particularly pronounced in GBIF, where nation-wide differences in funding and data sharing lead to huge differences in contribution to GBIF. We use a common Eurasian butterfly (Aglais urticae) as an exemplar taxon to provide evidence that range model quality is decreasing due to the spatial clustering of distributional records in GBIF. Furthermore, we show that such loss of model quality would go unnoticed with standard methods of model quality evaluation. Using evaluations of model predictions of the Swiss distribution of the species, we compare distribution models of full data with data where a subsampling procedure removes spatial bias at the cost of record numbers, but not of spatial extent of records. We show that data with less spatial bias produce better predictive models even though they are based on less input data. Our subsampling routine may therefore be a suitable method to reduce the impact of spatial bias to species distribution models. Our results warn of automatized applications of species distribution models to distributional databases (as has been advocated and implemented), as internal model evaluation did not show the decline of model quality with increased spatial bias (but rather the opposite) while expert evaluation clearly did.","container-title":"Ecological Informatics","DOI":"10.1016/j.ecoinf.2013.11.002","ISSN":"1574-9541","journalAbbreviation":"Ecological Informatics","language":"en","page":"10-15","source":"ScienceDirect","title":"Spatial bias in the GBIF database and its effect on modeling species' geographic distributions","volume":"19","author":[{"family":"Beck","given":"Jan"},{"family":"Böller","given":"Marianne"},{"family":"Erhardt","given":"Andreas"},{"family":"Schwanghart","given":"Wolfgang"}],"issued":{"date-parts":[["2014",1,1]]}}}],"schema":"https://github.com/citation-style-language/schema/raw/master/csl-citation.json"} </w:instrText>
      </w:r>
      <w:r w:rsidR="00C977F0">
        <w:fldChar w:fldCharType="separate"/>
      </w:r>
      <w:r w:rsidR="00C977F0" w:rsidRPr="00C977F0">
        <w:rPr>
          <w:rFonts w:ascii="Calibri" w:hAnsi="Calibri" w:cs="Calibri"/>
          <w:szCs w:val="24"/>
        </w:rPr>
        <w:t xml:space="preserve">(Beck </w:t>
      </w:r>
      <w:r w:rsidR="00C977F0" w:rsidRPr="00C977F0">
        <w:rPr>
          <w:rFonts w:ascii="Calibri" w:hAnsi="Calibri" w:cs="Calibri"/>
          <w:i/>
          <w:iCs/>
          <w:szCs w:val="24"/>
        </w:rPr>
        <w:t>et al.</w:t>
      </w:r>
      <w:r w:rsidR="00C977F0" w:rsidRPr="00C977F0">
        <w:rPr>
          <w:rFonts w:ascii="Calibri" w:hAnsi="Calibri" w:cs="Calibri"/>
          <w:szCs w:val="24"/>
        </w:rPr>
        <w:t>, 2014)</w:t>
      </w:r>
      <w:r w:rsidR="00C977F0">
        <w:fldChar w:fldCharType="end"/>
      </w:r>
      <w:r>
        <w:t>. Rodent trapping studies are also taxonomically and spatially biased, despite this, combining data from these studies with data from GBIF and IUCN has the potential to increase the sampled area for commonly occurring species by up to 160% and mitigate some of the effects of these biases</w:t>
      </w:r>
      <w:r w:rsidR="00C977F0">
        <w:t xml:space="preserve"> when attempting to model the distribution of rodent vectors of zoonoses </w:t>
      </w:r>
      <w:r w:rsidR="00C977F0">
        <w:fldChar w:fldCharType="begin"/>
      </w:r>
      <w:r w:rsidR="00C977F0">
        <w:instrText xml:space="preserve"> ADDIN ZOTERO_ITEM CSL_CITATION {"citationID":"ptJgOHtu","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977F0">
        <w:t>.</w:t>
      </w:r>
    </w:p>
    <w:p w14:paraId="7BD78D48" w14:textId="03D31EB9" w:rsidR="00567A24" w:rsidRDefault="00567A24" w:rsidP="00567A24">
      <w:r>
        <w:t>The current dataset, a synthesis of 127 rodent trapping studies conducted across West Africa can aid the development of models based on rodent reservoir occurrence to estimate the potential for pathogen spillover into human populations by providing additional</w:t>
      </w:r>
      <w:r w:rsidR="006B3FC8">
        <w:t xml:space="preserve"> geographic</w:t>
      </w:r>
      <w:r>
        <w:t xml:space="preserve"> locations of </w:t>
      </w:r>
      <w:r w:rsidR="008B3C4C">
        <w:t>presence and absence</w:t>
      </w:r>
      <w:r>
        <w:t xml:space="preserve">. For example, a recent article developed a model of the risk of Lassa fever spillover based on both </w:t>
      </w:r>
      <w:r w:rsidR="00C977F0">
        <w:t xml:space="preserve"> </w:t>
      </w:r>
      <w:r w:rsidR="00C977F0">
        <w:rPr>
          <w:i/>
          <w:iCs/>
        </w:rPr>
        <w:t xml:space="preserve">M. natalensis </w:t>
      </w:r>
      <w:r>
        <w:t>occurrence and pathogen prevalence in West Africa</w:t>
      </w:r>
      <w:r w:rsidR="00C977F0">
        <w:t xml:space="preserve"> </w:t>
      </w:r>
      <w:r w:rsidR="00C977F0">
        <w:fldChar w:fldCharType="begin"/>
      </w:r>
      <w:r w:rsidR="00C977F0">
        <w:instrText xml:space="preserve"> ADDIN ZOTERO_ITEM CSL_CITATION {"citationID":"07U1FVtd","properties":{"formattedCitation":"(Basinski {\\i{}et al.}, 2021)","plainCitation":"(Basinski et al., 2021)","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t xml:space="preserve">. This study included 167 locations of </w:t>
      </w:r>
      <w:r w:rsidRPr="00C977F0">
        <w:rPr>
          <w:i/>
          <w:iCs/>
        </w:rPr>
        <w:t>M. natalensis</w:t>
      </w:r>
      <w:r>
        <w:t xml:space="preserve"> detections which </w:t>
      </w:r>
      <w:r w:rsidR="00C977F0">
        <w:t>w</w:t>
      </w:r>
      <w:r>
        <w:t xml:space="preserve">ould be potentially expanded </w:t>
      </w:r>
      <w:r w:rsidR="00C977F0">
        <w:t>by</w:t>
      </w:r>
      <w:r w:rsidR="006B3FC8">
        <w:t xml:space="preserve"> up to</w:t>
      </w:r>
      <w:r w:rsidR="00C977F0">
        <w:t xml:space="preserve"> an additional</w:t>
      </w:r>
      <w:r>
        <w:t xml:space="preserve"> 337 </w:t>
      </w:r>
      <w:r w:rsidR="00C977F0">
        <w:t xml:space="preserve">locations of </w:t>
      </w:r>
      <w:r>
        <w:t>detection</w:t>
      </w:r>
      <w:r w:rsidR="00C977F0">
        <w:t>s</w:t>
      </w:r>
      <w:r>
        <w:t xml:space="preserve"> and 320 </w:t>
      </w:r>
      <w:r w:rsidR="00C977F0">
        <w:t xml:space="preserve">locations of </w:t>
      </w:r>
      <w:r>
        <w:t>non-detection</w:t>
      </w:r>
      <w:r w:rsidR="00C977F0">
        <w:t xml:space="preserve"> </w:t>
      </w:r>
      <w:r w:rsidR="006B3FC8">
        <w:t>from</w:t>
      </w:r>
      <w:r w:rsidR="00C977F0">
        <w:t xml:space="preserve"> the addition of </w:t>
      </w:r>
      <w:r>
        <w:t>the current dataset</w:t>
      </w:r>
      <w:r w:rsidR="00C977F0">
        <w:t>, increasing the coverage of observations over the endemic region</w:t>
      </w:r>
      <w:r>
        <w:t>.</w:t>
      </w:r>
    </w:p>
    <w:p w14:paraId="17540409" w14:textId="77777777" w:rsidR="00567A24" w:rsidRDefault="00567A24" w:rsidP="00567A24"/>
    <w:p w14:paraId="0D2B9C79" w14:textId="67146A90" w:rsidR="00567A24" w:rsidRDefault="00C977F0" w:rsidP="00C977F0">
      <w:pPr>
        <w:pStyle w:val="Heading1"/>
      </w:pPr>
      <w:r>
        <w:t>Methods</w:t>
      </w:r>
    </w:p>
    <w:p w14:paraId="5D1E8135" w14:textId="4AF58E45" w:rsidR="00567A24" w:rsidRDefault="00567A24" w:rsidP="00C977F0">
      <w:pPr>
        <w:pStyle w:val="Heading2"/>
      </w:pPr>
      <w:r>
        <w:t>Search strategy</w:t>
      </w:r>
    </w:p>
    <w:p w14:paraId="764FB162" w14:textId="77777777" w:rsidR="00567A24" w:rsidRDefault="00567A24" w:rsidP="00567A24">
      <w:r>
        <w:t xml:space="preserve">This dataset contains information on small mammal detections and non-detections obtained from rodent trapping studies conducted in West Africa between 1964 and 2022. Data have been extracted from published articles, biodiversity surveys and impact assessments. Studies were identified through a search conducted in Ovid MEDLINE, Web of Science (Core collection and Zoological Record), JSTOR, </w:t>
      </w:r>
      <w:proofErr w:type="spellStart"/>
      <w:r>
        <w:t>BioOne</w:t>
      </w:r>
      <w:proofErr w:type="spellEnd"/>
      <w:r>
        <w:t xml:space="preserve">, African Journals Online, Global Health and the pre-print servers, </w:t>
      </w:r>
      <w:proofErr w:type="spellStart"/>
      <w:r>
        <w:t>BioRxiv</w:t>
      </w:r>
      <w:proofErr w:type="spellEnd"/>
      <w:r>
        <w:t xml:space="preserve"> and </w:t>
      </w:r>
      <w:proofErr w:type="spellStart"/>
      <w:r>
        <w:t>EcoEvoRxiv</w:t>
      </w:r>
      <w:proofErr w:type="spellEnd"/>
      <w:r>
        <w:t xml:space="preserve"> using the following terms as exploded keywords:</w:t>
      </w:r>
    </w:p>
    <w:p w14:paraId="47B04208" w14:textId="77777777" w:rsidR="00C977F0" w:rsidRDefault="00567A24" w:rsidP="00567A24">
      <w:pPr>
        <w:pStyle w:val="ListParagraph"/>
        <w:numPr>
          <w:ilvl w:val="0"/>
          <w:numId w:val="1"/>
        </w:numPr>
      </w:pPr>
      <w:r>
        <w:t xml:space="preserve">Rodent OR Rodent trap* </w:t>
      </w:r>
    </w:p>
    <w:p w14:paraId="06D309CD" w14:textId="6F37B88F" w:rsidR="00C977F0" w:rsidRDefault="00567A24" w:rsidP="00C977F0">
      <w:pPr>
        <w:pStyle w:val="ListParagraph"/>
      </w:pPr>
      <w:r>
        <w:t xml:space="preserve">AND </w:t>
      </w:r>
    </w:p>
    <w:p w14:paraId="11F4B47C" w14:textId="35BEAE76" w:rsidR="00567A24" w:rsidRDefault="00567A24" w:rsidP="00567A24">
      <w:pPr>
        <w:pStyle w:val="ListParagraph"/>
        <w:numPr>
          <w:ilvl w:val="0"/>
          <w:numId w:val="1"/>
        </w:numPr>
      </w:pPr>
      <w:r>
        <w:t>West Africa</w:t>
      </w:r>
    </w:p>
    <w:p w14:paraId="73BCA7A6" w14:textId="77777777" w:rsidR="00567A24" w:rsidRDefault="00567A24" w:rsidP="00567A24">
      <w:r>
        <w:t>Similar searches were conducted in additional resources, including the UN Official Documents System, Open Grey, AGRIS FAO and Google Scholar. Searches were run on 2022-05-01.</w:t>
      </w:r>
    </w:p>
    <w:p w14:paraId="23B9CCE9" w14:textId="77777777" w:rsidR="00567A24" w:rsidRDefault="00567A24" w:rsidP="00567A24">
      <w:r>
        <w:t xml:space="preserve">We included studies for further analysis if they met all of the following inclusion </w:t>
      </w:r>
      <w:proofErr w:type="gramStart"/>
      <w:r>
        <w:t>criteria;</w:t>
      </w:r>
      <w:proofErr w:type="gramEnd"/>
      <w:r>
        <w:t xml:space="preserve"> </w:t>
      </w:r>
    </w:p>
    <w:p w14:paraId="56448C71" w14:textId="3DF3FA29" w:rsidR="00C977F0" w:rsidRDefault="00567A24" w:rsidP="00567A24">
      <w:pPr>
        <w:pStyle w:val="ListParagraph"/>
        <w:numPr>
          <w:ilvl w:val="0"/>
          <w:numId w:val="2"/>
        </w:numPr>
      </w:pPr>
      <w:r>
        <w:t xml:space="preserve">Reported findings from trapping studies where the target was a small </w:t>
      </w:r>
      <w:r w:rsidR="00C977F0">
        <w:t>mammal.</w:t>
      </w:r>
    </w:p>
    <w:p w14:paraId="2B6B42DF" w14:textId="77777777" w:rsidR="00C977F0" w:rsidRDefault="00567A24" w:rsidP="00C977F0">
      <w:pPr>
        <w:pStyle w:val="ListParagraph"/>
        <w:numPr>
          <w:ilvl w:val="0"/>
          <w:numId w:val="2"/>
        </w:numPr>
      </w:pPr>
      <w:r>
        <w:t xml:space="preserve">Described the type of trap used or the length of trapping activity or the location of the trapping </w:t>
      </w:r>
      <w:proofErr w:type="gramStart"/>
      <w:r>
        <w:t>activity</w:t>
      </w:r>
      <w:proofErr w:type="gramEnd"/>
    </w:p>
    <w:p w14:paraId="00B71129" w14:textId="53D0C558" w:rsidR="00C977F0" w:rsidRDefault="00C977F0" w:rsidP="00C977F0">
      <w:pPr>
        <w:pStyle w:val="ListParagraph"/>
        <w:numPr>
          <w:ilvl w:val="0"/>
          <w:numId w:val="2"/>
        </w:numPr>
      </w:pPr>
      <w:r>
        <w:t>I</w:t>
      </w:r>
      <w:r w:rsidR="00567A24">
        <w:t>ncluded trapping activity from at least one West African country</w:t>
      </w:r>
      <w:r>
        <w:t>.</w:t>
      </w:r>
    </w:p>
    <w:p w14:paraId="0C097B15" w14:textId="0B2FA1A1" w:rsidR="00C977F0" w:rsidRDefault="00567A24" w:rsidP="00C977F0">
      <w:pPr>
        <w:pStyle w:val="ListParagraph"/>
        <w:numPr>
          <w:ilvl w:val="0"/>
          <w:numId w:val="2"/>
        </w:numPr>
      </w:pPr>
      <w:r>
        <w:t>Recorded the genus or species of trapped individuals</w:t>
      </w:r>
      <w:r w:rsidR="00C977F0">
        <w:t>.</w:t>
      </w:r>
    </w:p>
    <w:p w14:paraId="7A7A2DE3" w14:textId="3D585D1A" w:rsidR="00567A24" w:rsidRDefault="00567A24" w:rsidP="00C977F0">
      <w:pPr>
        <w:pStyle w:val="ListParagraph"/>
        <w:numPr>
          <w:ilvl w:val="0"/>
          <w:numId w:val="2"/>
        </w:numPr>
      </w:pPr>
      <w:r>
        <w:t>Were published in a peer-reviewed journal or as a pre-print on a digital platform or as a report by a credible organisation</w:t>
      </w:r>
      <w:r w:rsidR="00C977F0">
        <w:t>.</w:t>
      </w:r>
    </w:p>
    <w:p w14:paraId="3F83291F" w14:textId="77777777" w:rsidR="00567A24" w:rsidRDefault="00567A24" w:rsidP="00567A24">
      <w:r>
        <w:t xml:space="preserve">We excluded studies if they met any of the following exclusion criteria: </w:t>
      </w:r>
    </w:p>
    <w:p w14:paraId="44134BA4" w14:textId="77777777" w:rsidR="00C977F0" w:rsidRDefault="00567A24" w:rsidP="00C977F0">
      <w:pPr>
        <w:pStyle w:val="ListParagraph"/>
        <w:numPr>
          <w:ilvl w:val="0"/>
          <w:numId w:val="3"/>
        </w:numPr>
      </w:pPr>
      <w:r>
        <w:t>Reported data that were duplicated from a previously included study</w:t>
      </w:r>
      <w:r w:rsidR="00C977F0">
        <w:t>.</w:t>
      </w:r>
    </w:p>
    <w:p w14:paraId="7BDADF26" w14:textId="28410E57" w:rsidR="00C977F0" w:rsidRDefault="00567A24" w:rsidP="009516EE">
      <w:pPr>
        <w:pStyle w:val="ListParagraph"/>
        <w:numPr>
          <w:ilvl w:val="0"/>
          <w:numId w:val="3"/>
        </w:numPr>
      </w:pPr>
      <w:r>
        <w:t>No full text available</w:t>
      </w:r>
      <w:r w:rsidR="00C977F0">
        <w:t>.</w:t>
      </w:r>
    </w:p>
    <w:p w14:paraId="3F1130A9" w14:textId="2C21D04E" w:rsidR="00567A24" w:rsidRDefault="00567A24" w:rsidP="009516EE">
      <w:pPr>
        <w:pStyle w:val="ListParagraph"/>
        <w:numPr>
          <w:ilvl w:val="0"/>
          <w:numId w:val="3"/>
        </w:numPr>
      </w:pPr>
      <w:r>
        <w:t>Not available in English</w:t>
      </w:r>
      <w:r w:rsidR="00C977F0">
        <w:t>.</w:t>
      </w:r>
    </w:p>
    <w:p w14:paraId="674FF528" w14:textId="61BB8B28" w:rsidR="00567A24" w:rsidRDefault="00567A24" w:rsidP="00567A24">
      <w:r>
        <w:t xml:space="preserve">One author (DS) screened titles, abstracts and full texts against the inclusion and exclusion criteria. At each </w:t>
      </w:r>
      <w:r w:rsidR="00142819">
        <w:t>stage,</w:t>
      </w:r>
      <w:r>
        <w:t xml:space="preserve"> title screening, abstract screening and full text review, a random subset (10%) was reviewed by a second author (LAA).</w:t>
      </w:r>
      <w:r w:rsidR="00C220C9">
        <w:t xml:space="preserve"> Supplementary</w:t>
      </w:r>
      <w:r>
        <w:t xml:space="preserve"> Table </w:t>
      </w:r>
      <w:r w:rsidR="00C220C9">
        <w:t>1</w:t>
      </w:r>
      <w:r>
        <w:t xml:space="preserve"> contains the year of publication, name of the first author, title of the study, </w:t>
      </w:r>
      <w:proofErr w:type="gramStart"/>
      <w:r>
        <w:t>publication</w:t>
      </w:r>
      <w:proofErr w:type="gramEnd"/>
      <w:r>
        <w:t xml:space="preserve"> and unique identifier of the included study.</w:t>
      </w:r>
    </w:p>
    <w:p w14:paraId="017CFF23" w14:textId="1EA5C858" w:rsidR="00567A24" w:rsidRDefault="00567A24" w:rsidP="00567A24">
      <w:r>
        <w:t xml:space="preserve">Data were extracted from eligible studies using a standardised tool that was piloted on five randomly selected studies. </w:t>
      </w:r>
      <w:r w:rsidR="00C220C9">
        <w:t>Supplementary Table 2</w:t>
      </w:r>
      <w:r>
        <w:t xml:space="preserve"> contains the variable names and descriptors that were abstracted into three sheets. The first sheet, “Study data”, contained information on the included study, the purpose of the study, methodology of rodent sampling and species identification. The second sheet, “Rodent data”, contained information on the number of individuals of each species detected at a trapping location, alongside geographic coordinates of the sampling location and habitat type. Data for this section were expanded by adding non-detections if the rodent species was detected at other sampling sites within the study. Finally, the third sheet, “Pathogen data”, contained information on the testing of the individual rodent species for known and suspected zoonotic pathogens. Unprocessed data is archived in a </w:t>
      </w:r>
      <w:proofErr w:type="spellStart"/>
      <w:r>
        <w:t>Zenodo</w:t>
      </w:r>
      <w:proofErr w:type="spellEnd"/>
      <w:r>
        <w:t xml:space="preserve"> repository within the </w:t>
      </w:r>
      <w:r w:rsidR="00C220C9">
        <w:t>`</w:t>
      </w:r>
      <w:proofErr w:type="spellStart"/>
      <w:r w:rsidR="00C220C9">
        <w:t>data_raw</w:t>
      </w:r>
      <w:proofErr w:type="spellEnd"/>
      <w:r w:rsidR="00C220C9">
        <w:t xml:space="preserve">` </w:t>
      </w:r>
      <w:r>
        <w:t>folder</w:t>
      </w:r>
      <w:r w:rsidR="00C220C9">
        <w:t xml:space="preserve"> </w:t>
      </w:r>
      <w:r w:rsidR="00C220C9">
        <w:fldChar w:fldCharType="begin"/>
      </w:r>
      <w:r w:rsidR="00C220C9">
        <w:instrText xml:space="preserve"> ADDIN ZOTERO_ITEM CSL_CITATION {"citationID":"106JAZsE","properties":{"formattedCitation":"(Simons, 2022)","plainCitation":"(Simons, 2022)","noteIndex":0},"citationItems":[{"id":22955,"uris":["http://zotero.org/users/6721953/items/DPVWJ3N6"],"itemData":{"id":22955,"type":"software","abstract":"No description provided.","license":"Open Access","note":"DOI: 10.5281/ZENODO.4718374","publisher":"Zenodo","source":"DOI.org (Datacite)","title":"DidDrog11/scoping_review: To accompany re-submission following reviewer comments - files archived","title-short":"DidDrog11/scoping_review","URL":"https://zenodo.org/record/4718374","version":"v.1.2","author":[{"family":"Simons","given":"David"}],"accessed":{"date-parts":[["2023",2,22]]},"issued":{"date-parts":[["2022",12,8]]}}}],"schema":"https://github.com/citation-style-language/schema/raw/master/csl-citation.json"} </w:instrText>
      </w:r>
      <w:r w:rsidR="00C220C9">
        <w:fldChar w:fldCharType="separate"/>
      </w:r>
      <w:r w:rsidR="00C220C9" w:rsidRPr="00C220C9">
        <w:rPr>
          <w:rFonts w:ascii="Calibri" w:hAnsi="Calibri" w:cs="Calibri"/>
        </w:rPr>
        <w:t>(Simons, 2022)</w:t>
      </w:r>
      <w:r w:rsidR="00C220C9">
        <w:fldChar w:fldCharType="end"/>
      </w:r>
      <w:r>
        <w:t xml:space="preserve">. </w:t>
      </w:r>
    </w:p>
    <w:p w14:paraId="778CF8D6" w14:textId="7BCC5AC2" w:rsidR="00567A24" w:rsidRDefault="00567A24" w:rsidP="00C220C9">
      <w:pPr>
        <w:pStyle w:val="Heading2"/>
      </w:pPr>
      <w:r>
        <w:lastRenderedPageBreak/>
        <w:t>Data validation and quality control</w:t>
      </w:r>
    </w:p>
    <w:p w14:paraId="23C8DB7E" w14:textId="757F3CB1" w:rsidR="00567A24" w:rsidRDefault="00567A24" w:rsidP="00567A24">
      <w:r>
        <w:t>Species identification was assumed to be accurate in included studies</w:t>
      </w:r>
      <w:r w:rsidR="00C220C9">
        <w:t>.</w:t>
      </w:r>
      <w:r>
        <w:t xml:space="preserve"> </w:t>
      </w:r>
      <w:r w:rsidR="00C220C9">
        <w:t>F</w:t>
      </w:r>
      <w:r>
        <w:t>or studies reporting genus level or multiple possible species names for</w:t>
      </w:r>
      <w:r w:rsidR="00C220C9">
        <w:t xml:space="preserve"> a single</w:t>
      </w:r>
      <w:r>
        <w:t xml:space="preserve"> trapped individual data were extracted as presented in the study. Species names were mapped to GBIF taxonomy to resolve changes in taxonomic classification using the `</w:t>
      </w:r>
      <w:proofErr w:type="spellStart"/>
      <w:r>
        <w:t>taxize</w:t>
      </w:r>
      <w:proofErr w:type="spellEnd"/>
      <w:r>
        <w:t>` package (version 0.9.98) in the R statistical programming language (version 4.1.2)</w:t>
      </w:r>
      <w:r w:rsidR="00C220C9">
        <w:t xml:space="preserve"> </w:t>
      </w:r>
      <w:r w:rsidR="00C220C9">
        <w:fldChar w:fldCharType="begin"/>
      </w:r>
      <w:r w:rsidR="00C220C9">
        <w:instrText xml:space="preserve"> ADDIN ZOTERO_ITEM CSL_CITATION {"citationID":"Dkbg9Wt3","properties":{"formattedCitation":"(Chamberlain {\\i{}et al.}, 2020; R Core Team, 2021)","plainCitation":"(Chamberlain et al., 2020; R Core Team, 2021)","noteIndex":0},"citationItems":[{"id":22957,"uris":["http://zotero.org/users/6721953/items/UAFBT2R6"],"itemData":{"id":22957,"type":"software","title":"taxize: Taxonomic information from around the web","URL":"https://github.com/ropensci/taxize","author":[{"family":"Chamberlain","given":"Scott"},{"family":"Szoecs","given":"Eduard"},{"family":"Foster","given":"Zachary"},{"family":"Arendsee","given":"Zebulun"},{"family":"Boettiger","given":"Carl"},{"family":"Ram","given":"Karthik"},{"family":"Bartomeus","given":"Ignasi"},{"family":"Baumgartner","given":"John"},{"family":"O'Donnell","given":"James"},{"family":"Oksanen","given":"Jari"},{"family":"Tzovaras","given":"Bastian Greshake"},{"family":"Marchand","given":"Philippe"},{"family":"Tran","given":"Vinh"},{"family":"Salmon","given":"Maëlle"},{"family":"Li","given":"Gaopeng"},{"family":"Grenié","given":"Matthias"}],"issued":{"date-parts":[["2020"]]}}},{"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220C9">
        <w:fldChar w:fldCharType="separate"/>
      </w:r>
      <w:r w:rsidR="00C220C9" w:rsidRPr="00C220C9">
        <w:rPr>
          <w:rFonts w:ascii="Calibri" w:hAnsi="Calibri" w:cs="Calibri"/>
          <w:szCs w:val="24"/>
        </w:rPr>
        <w:t xml:space="preserve">(Chamberlain </w:t>
      </w:r>
      <w:r w:rsidR="00C220C9" w:rsidRPr="00C220C9">
        <w:rPr>
          <w:rFonts w:ascii="Calibri" w:hAnsi="Calibri" w:cs="Calibri"/>
          <w:i/>
          <w:iCs/>
          <w:szCs w:val="24"/>
        </w:rPr>
        <w:t>et al.</w:t>
      </w:r>
      <w:r w:rsidR="00C220C9" w:rsidRPr="00C220C9">
        <w:rPr>
          <w:rFonts w:ascii="Calibri" w:hAnsi="Calibri" w:cs="Calibri"/>
          <w:szCs w:val="24"/>
        </w:rPr>
        <w:t>, 2020; R Core Team, 2021)</w:t>
      </w:r>
      <w:r w:rsidR="00C220C9">
        <w:fldChar w:fldCharType="end"/>
      </w:r>
      <w:r w:rsidR="00C220C9">
        <w:t xml:space="preserve">. </w:t>
      </w:r>
      <w:r>
        <w:t xml:space="preserve">Geographic locations of trapping studies were extracted using GPS locations for the most precise location presented. Missing locations were found using the National Geospatial-Intelligence Agency </w:t>
      </w:r>
      <w:proofErr w:type="spellStart"/>
      <w:r>
        <w:t>GEOnet</w:t>
      </w:r>
      <w:proofErr w:type="spellEnd"/>
      <w:r>
        <w:t xml:space="preserve"> Names Server based on placenames and maps presented in the study</w:t>
      </w:r>
      <w:r w:rsidR="00C220C9">
        <w:t xml:space="preserve"> </w:t>
      </w:r>
      <w:r w:rsidR="00C220C9">
        <w:fldChar w:fldCharType="begin"/>
      </w:r>
      <w:r w:rsidR="00CD1A42">
        <w:instrText xml:space="preserve"> ADDIN ZOTERO_ITEM CSL_CITATION {"citationID":"aIvh7LoW","properties":{"formattedCitation":"(National Geospatial-Intelligence Agency, no date)","plainCitation":"(National Geospatial-Intelligence Agency, no date)","dontUpdate":true,"noteIndex":0},"citationItems":[{"id":10470,"uris":["http://zotero.org/users/6721953/items/WBHJYX4L"],"itemData":{"id":10470,"type":"webpage","title":"NGA: GNS Home","URL":"https://geonames.nga.mil/gns/html/","author":[{"literal":"National Geospatial-Intelligence Agency"}],"accessed":{"date-parts":[["2021",3,22]]}}}],"schema":"https://github.com/citation-style-language/schema/raw/master/csl-citation.json"} </w:instrText>
      </w:r>
      <w:r w:rsidR="00C220C9">
        <w:fldChar w:fldCharType="separate"/>
      </w:r>
      <w:r w:rsidR="00C220C9" w:rsidRPr="00C220C9">
        <w:rPr>
          <w:rFonts w:ascii="Calibri" w:hAnsi="Calibri" w:cs="Calibri"/>
        </w:rPr>
        <w:t xml:space="preserve">(National Geospatial-Intelligence Agency, </w:t>
      </w:r>
      <w:r w:rsidR="00C220C9">
        <w:rPr>
          <w:rFonts w:ascii="Calibri" w:hAnsi="Calibri" w:cs="Calibri"/>
        </w:rPr>
        <w:t>2022</w:t>
      </w:r>
      <w:r w:rsidR="00C220C9" w:rsidRPr="00C220C9">
        <w:rPr>
          <w:rFonts w:ascii="Calibri" w:hAnsi="Calibri" w:cs="Calibri"/>
        </w:rPr>
        <w:t>)</w:t>
      </w:r>
      <w:r w:rsidR="00C220C9">
        <w:fldChar w:fldCharType="end"/>
      </w:r>
      <w:r>
        <w:t xml:space="preserve">. All locations were converted to decimal degrees in the EPSG:4326 coordinate reference system. </w:t>
      </w:r>
    </w:p>
    <w:p w14:paraId="7154CBC6" w14:textId="77777777" w:rsidR="00567A24" w:rsidRDefault="00567A24" w:rsidP="00567A24">
      <w:r>
        <w:t xml:space="preserve">For included studies with available data we extracted information on all microorganisms and known zoonotic pathogens tested and the method used (e.g., </w:t>
      </w:r>
      <w:proofErr w:type="gramStart"/>
      <w:r>
        <w:t>molecular</w:t>
      </w:r>
      <w:proofErr w:type="gramEnd"/>
      <w:r>
        <w:t xml:space="preserve"> or serological diagnosis). Where assays were able to identify the microorganism to species level this was recorded, for non-specific assays higher order attribution was used (e.g., to family level). For studies reporting summary results all testing data were extracted, this may introduce double counting of individual rodents, for example, if a single rodent was tested using both molecular and serological assays. Where studies reported indeterminate results, these were also recorded.</w:t>
      </w:r>
    </w:p>
    <w:p w14:paraId="5A89BDB7" w14:textId="31EE0ADC" w:rsidR="00567A24" w:rsidRDefault="00567A24" w:rsidP="00C220C9">
      <w:pPr>
        <w:pStyle w:val="Heading2"/>
      </w:pPr>
      <w:r>
        <w:t>Data processing and exploration</w:t>
      </w:r>
    </w:p>
    <w:p w14:paraId="40EBDF00" w14:textId="3BEFF46D" w:rsidR="00567A24" w:rsidRDefault="00567A24" w:rsidP="00567A24">
      <w:r>
        <w:t xml:space="preserve">R code to process the raw data into the Darwin Core format, for rodent occurrence and associated pathogen detection data along with metadata has been archived as a </w:t>
      </w:r>
      <w:proofErr w:type="spellStart"/>
      <w:r>
        <w:t>Zenodo</w:t>
      </w:r>
      <w:proofErr w:type="spellEnd"/>
      <w:r>
        <w:t xml:space="preserve"> repository</w:t>
      </w:r>
      <w:r w:rsidR="00142819">
        <w:t xml:space="preserve"> </w:t>
      </w:r>
      <w:r w:rsidR="00142819">
        <w:fldChar w:fldCharType="begin"/>
      </w:r>
      <w:r w:rsidR="00CD1A42">
        <w:instrText xml:space="preserve"> ADDIN ZOTERO_ITEM CSL_CITATION {"citationID":"5cF5j9kv","properties":{"formattedCitation":"(Simons, 2023)","plainCitation":"(Simons, 2023)","noteIndex":0},"citationItems":[{"id":22974,"uris":["http://zotero.org/users/6721953/items/P8ZJFTPG"],"itemData":{"id":22974,"type":"software","abstract":"Adding rightsHolder, license and small changes to manuscript.","note":"DOI: 10.5281/zenodo.7706777","publisher":"Zenodo","source":"Zenodo","title":"DidDrog11/data_for_gbif: Dataset v0.92","title-short":"DidDrog11/data_for_gbif","URL":"https://zenodo.org/record/7706777","author":[{"family":"Simons","given":"David"}],"accessed":{"date-parts":[["2023",3,7]]},"issued":{"date-parts":[["2023",3,7]]}}}],"schema":"https://github.com/citation-style-language/schema/raw/master/csl-citation.json"} </w:instrText>
      </w:r>
      <w:r w:rsidR="00142819">
        <w:fldChar w:fldCharType="separate"/>
      </w:r>
      <w:r w:rsidR="00CD1A42" w:rsidRPr="00CD1A42">
        <w:rPr>
          <w:rFonts w:ascii="Calibri" w:hAnsi="Calibri" w:cs="Calibri"/>
        </w:rPr>
        <w:t>(Simons, 2023)</w:t>
      </w:r>
      <w:r w:rsidR="00142819">
        <w:fldChar w:fldCharType="end"/>
      </w:r>
      <w:r>
        <w:t xml:space="preserve">. </w:t>
      </w:r>
    </w:p>
    <w:p w14:paraId="5264D27D" w14:textId="10D3E1FE" w:rsidR="00567A24" w:rsidRDefault="00567A24" w:rsidP="00567A24">
      <w:r>
        <w:t xml:space="preserve">An </w:t>
      </w:r>
      <w:proofErr w:type="spellStart"/>
      <w:r>
        <w:t>RShiny</w:t>
      </w:r>
      <w:proofErr w:type="spellEnd"/>
      <w:r>
        <w:t xml:space="preserve"> web application has been produced to visualise the data contained in this release. The </w:t>
      </w:r>
      <w:r w:rsidR="00142819">
        <w:t>web-based</w:t>
      </w:r>
      <w:r>
        <w:t xml:space="preserve"> application is available at </w:t>
      </w:r>
      <w:hyperlink r:id="rId6" w:history="1">
        <w:r w:rsidR="00C220C9" w:rsidRPr="00C220C9">
          <w:rPr>
            <w:rStyle w:val="Hyperlink"/>
          </w:rPr>
          <w:t>this webpage</w:t>
        </w:r>
      </w:hyperlink>
      <w:r w:rsidR="00C220C9">
        <w:t>.</w:t>
      </w:r>
      <w:r>
        <w:t xml:space="preserve"> This</w:t>
      </w:r>
      <w:r w:rsidR="00C220C9">
        <w:t xml:space="preserve"> application allows</w:t>
      </w:r>
      <w:r>
        <w:t xml:space="preserve"> exploration of the location of sampling sites for both rodents and their pathogens within included studies </w:t>
      </w:r>
      <w:r w:rsidR="00C220C9">
        <w:t>alongside</w:t>
      </w:r>
      <w:r>
        <w:t xml:space="preserve"> sampling effort reported by the study. </w:t>
      </w:r>
    </w:p>
    <w:p w14:paraId="72EEF6C8" w14:textId="3623008D" w:rsidR="00567A24" w:rsidRDefault="00567A24" w:rsidP="00C220C9">
      <w:pPr>
        <w:pStyle w:val="Heading2"/>
      </w:pPr>
      <w:r>
        <w:t>Reuse potential</w:t>
      </w:r>
    </w:p>
    <w:p w14:paraId="0DE8526F" w14:textId="2A344E91" w:rsidR="00567A24" w:rsidRDefault="00567A24" w:rsidP="00567A24">
      <w:r>
        <w:t>This dataset of harmonised rodent species detections obtained from rodent trapping surveys conducted across West Africa will contribute to understanding rodent biodiversity across the region. It is envisaged that this dataset will be of particular interest to researchers investigating the risk of rodent borne zoonotic pathogen outbreaks and emergence in this region and beyond. This data will expand the geographical coverage of occurrence data within GBIF for most of the rodent species detected in the included rodent trapping studies with additional data on non-detections of these species across the region. Where possible, dates of rodent sampling have been included which may be of benefit to researchers investigating how occurrence patterns of rodent species may vary over time, which will be important to understanding changes in the context of climate, land</w:t>
      </w:r>
      <w:r w:rsidR="00AF4A9D">
        <w:t xml:space="preserve"> </w:t>
      </w:r>
      <w:r>
        <w:t>use and population changes.</w:t>
      </w:r>
    </w:p>
    <w:p w14:paraId="7040CC2A" w14:textId="72023218" w:rsidR="00567A24" w:rsidRDefault="00567A24" w:rsidP="00C220C9">
      <w:pPr>
        <w:pStyle w:val="Heading1"/>
      </w:pPr>
      <w:r>
        <w:t>Data availability</w:t>
      </w:r>
    </w:p>
    <w:p w14:paraId="796BE64E" w14:textId="77777777" w:rsidR="00567A24" w:rsidRDefault="00567A24" w:rsidP="00567A24">
      <w:r>
        <w:t>As part of this series of Data Release articles this dataset is available under a CC0 license from GBIF.</w:t>
      </w:r>
    </w:p>
    <w:p w14:paraId="3B6F4728" w14:textId="77777777" w:rsidR="00567A24" w:rsidRDefault="00567A24" w:rsidP="00567A24"/>
    <w:p w14:paraId="07AAC6BD" w14:textId="155FED10" w:rsidR="00567A24" w:rsidRDefault="00567A24" w:rsidP="000872D1">
      <w:pPr>
        <w:pStyle w:val="Heading1"/>
      </w:pPr>
      <w:r>
        <w:t>Declarations</w:t>
      </w:r>
    </w:p>
    <w:p w14:paraId="3D96FEC7" w14:textId="7C31013F" w:rsidR="00567A24" w:rsidRDefault="00567A24" w:rsidP="00C220C9">
      <w:pPr>
        <w:pStyle w:val="Heading2"/>
      </w:pPr>
      <w:r>
        <w:t>List of abbreviations</w:t>
      </w:r>
    </w:p>
    <w:p w14:paraId="559EE598" w14:textId="6EC7BC05" w:rsidR="00567A24" w:rsidRDefault="00567A24" w:rsidP="00567A24">
      <w:pPr>
        <w:pStyle w:val="ListParagraph"/>
        <w:numPr>
          <w:ilvl w:val="0"/>
          <w:numId w:val="4"/>
        </w:numPr>
      </w:pPr>
      <w:r>
        <w:t>GBIF</w:t>
      </w:r>
      <w:r w:rsidR="00C220C9">
        <w:t xml:space="preserve"> – Global Biodiversity Information Facility</w:t>
      </w:r>
    </w:p>
    <w:p w14:paraId="7F850772" w14:textId="63609A60" w:rsidR="00C220C9" w:rsidRDefault="00142819" w:rsidP="00142819">
      <w:pPr>
        <w:pStyle w:val="ListParagraph"/>
        <w:numPr>
          <w:ilvl w:val="0"/>
          <w:numId w:val="4"/>
        </w:numPr>
      </w:pPr>
      <w:r>
        <w:lastRenderedPageBreak/>
        <w:t xml:space="preserve">IUCN – </w:t>
      </w:r>
      <w:r w:rsidR="00C220C9">
        <w:t>International Union for Conservation of Nature</w:t>
      </w:r>
    </w:p>
    <w:p w14:paraId="4BDAEC5B" w14:textId="77777777" w:rsidR="00567A24" w:rsidRDefault="00567A24" w:rsidP="00567A24"/>
    <w:p w14:paraId="2874BD47" w14:textId="3EF9F873" w:rsidR="00567A24" w:rsidRDefault="00567A24" w:rsidP="00C220C9">
      <w:pPr>
        <w:pStyle w:val="Heading2"/>
      </w:pPr>
      <w:r>
        <w:t>Competing Interests</w:t>
      </w:r>
    </w:p>
    <w:p w14:paraId="229B2D0E" w14:textId="0531D0AB" w:rsidR="00567A24" w:rsidRDefault="00567A24" w:rsidP="00567A24">
      <w:r>
        <w:t>The authors declare that they have no competing interests.</w:t>
      </w:r>
    </w:p>
    <w:p w14:paraId="361C31ED" w14:textId="01169857" w:rsidR="00567A24" w:rsidRDefault="00567A24" w:rsidP="00C220C9">
      <w:pPr>
        <w:pStyle w:val="Heading2"/>
      </w:pPr>
      <w:r>
        <w:t>Funding</w:t>
      </w:r>
    </w:p>
    <w:p w14:paraId="37F22905" w14:textId="2F7BFF47" w:rsidR="00567A24" w:rsidRDefault="00C220C9" w:rsidP="00567A24">
      <w:r w:rsidRPr="00C220C9">
        <w:t>D.S. is supported by a PhD award from the UK Biotechnology and Biological Sciences Research Council [BB/M009513/1]. L.A.A. was funded by a PhD award from the QMEE CDT, funded by NERC grant number [NE/P012345/1]. K.E.J is supported by the Ecosystem Services for Poverty Alleviation Programme, Dynamic Drivers of Disease in Africa Consortium, NERC grant number [NE-J001570-1]. D.W-J. receives support from the PREVAC-UP, EDCTP2 programme supported by the European Union [RIA2017S-2014]. D.S. and R.K. are members of the Pan-African Network on Emerging and Re-emerging Infections (PANDORA-ID-NET) funded by the European and Developing Countries Clinical Trials Partnership the EU Horizon 2020 Framework Programme for Research and Innovation [RIA2016E-1609].</w:t>
      </w:r>
    </w:p>
    <w:p w14:paraId="3F566EA9" w14:textId="3DE566FF" w:rsidR="00567A24" w:rsidRDefault="00567A24" w:rsidP="00C220C9">
      <w:pPr>
        <w:pStyle w:val="Heading2"/>
      </w:pPr>
      <w:r>
        <w:t>Author's Contributions</w:t>
      </w:r>
    </w:p>
    <w:p w14:paraId="792C8683" w14:textId="39FDC63D" w:rsidR="00567A24" w:rsidRDefault="000872D1" w:rsidP="00567A24">
      <w:r>
        <w:t xml:space="preserve">DS – </w:t>
      </w:r>
      <w:r w:rsidRPr="000872D1">
        <w:t>Conceptualization</w:t>
      </w:r>
      <w:r>
        <w:t xml:space="preserve"> </w:t>
      </w:r>
      <w:r w:rsidRPr="000872D1">
        <w:t>(Equal)</w:t>
      </w:r>
      <w:r>
        <w:t>,</w:t>
      </w:r>
      <w:r w:rsidRPr="000872D1">
        <w:t xml:space="preserve"> Data curation</w:t>
      </w:r>
      <w:r>
        <w:t xml:space="preserve"> </w:t>
      </w:r>
      <w:r w:rsidRPr="000872D1">
        <w:t>(Equal)</w:t>
      </w:r>
      <w:r>
        <w:t>,</w:t>
      </w:r>
      <w:r w:rsidRPr="000872D1">
        <w:t xml:space="preserve"> Formal analysis</w:t>
      </w:r>
      <w:r>
        <w:t xml:space="preserve"> </w:t>
      </w:r>
      <w:r w:rsidRPr="000872D1">
        <w:t>(Lead)</w:t>
      </w:r>
      <w:r>
        <w:t>,</w:t>
      </w:r>
      <w:r w:rsidRPr="000872D1">
        <w:t xml:space="preserve"> Methodology (Lead</w:t>
      </w:r>
      <w:proofErr w:type="gramStart"/>
      <w:r w:rsidRPr="000872D1">
        <w:t>)</w:t>
      </w:r>
      <w:r>
        <w:t xml:space="preserve">, </w:t>
      </w:r>
      <w:r w:rsidR="00CC49DE">
        <w:t xml:space="preserve"> </w:t>
      </w:r>
      <w:r w:rsidRPr="000872D1">
        <w:t>Software</w:t>
      </w:r>
      <w:proofErr w:type="gramEnd"/>
      <w:r>
        <w:t xml:space="preserve"> </w:t>
      </w:r>
      <w:r w:rsidRPr="000872D1">
        <w:t>(Lead)</w:t>
      </w:r>
      <w:r>
        <w:t>,</w:t>
      </w:r>
      <w:r w:rsidRPr="000872D1">
        <w:t xml:space="preserve"> Visualization</w:t>
      </w:r>
      <w:r>
        <w:t xml:space="preserve"> </w:t>
      </w:r>
      <w:r w:rsidRPr="000872D1">
        <w:t>(Lead)</w:t>
      </w:r>
      <w:r>
        <w:t>,</w:t>
      </w:r>
      <w:r w:rsidRPr="000872D1">
        <w:t xml:space="preserve"> Writing – original draft</w:t>
      </w:r>
      <w:r>
        <w:t xml:space="preserve"> </w:t>
      </w:r>
      <w:r w:rsidRPr="000872D1">
        <w:t>(Lead)</w:t>
      </w:r>
      <w:r>
        <w:t>,</w:t>
      </w:r>
      <w:r w:rsidRPr="000872D1">
        <w:t xml:space="preserve"> Writing – review &amp; editing (Equal)</w:t>
      </w:r>
      <w:r>
        <w:t>.</w:t>
      </w:r>
    </w:p>
    <w:p w14:paraId="3D30B0F0" w14:textId="1AB79E48" w:rsidR="000872D1" w:rsidRDefault="000872D1" w:rsidP="00567A24">
      <w:r>
        <w:t xml:space="preserve">LAA - </w:t>
      </w:r>
      <w:r w:rsidRPr="000872D1">
        <w:t>Data curation</w:t>
      </w:r>
      <w:r>
        <w:t xml:space="preserve"> </w:t>
      </w:r>
      <w:r w:rsidRPr="000872D1">
        <w:t>(Equal)</w:t>
      </w:r>
      <w:r>
        <w:t>,</w:t>
      </w:r>
      <w:r w:rsidRPr="000872D1">
        <w:t xml:space="preserve"> Writing – review &amp; editing (Equal)</w:t>
      </w:r>
      <w:r>
        <w:t>,</w:t>
      </w:r>
      <w:r w:rsidRPr="000872D1">
        <w:t xml:space="preserve"> Validation</w:t>
      </w:r>
      <w:r>
        <w:t xml:space="preserve"> </w:t>
      </w:r>
      <w:r w:rsidRPr="000872D1">
        <w:t>(Lead)</w:t>
      </w:r>
      <w:r>
        <w:t>.</w:t>
      </w:r>
    </w:p>
    <w:p w14:paraId="3C31569C" w14:textId="351A66C8" w:rsidR="00567A24" w:rsidRDefault="000872D1" w:rsidP="00567A24">
      <w:r>
        <w:t xml:space="preserve">KEJ – </w:t>
      </w:r>
      <w:r w:rsidRPr="000872D1">
        <w:t>Conceptualization</w:t>
      </w:r>
      <w:r>
        <w:t xml:space="preserve"> </w:t>
      </w:r>
      <w:r w:rsidRPr="000872D1">
        <w:t>(Equal)</w:t>
      </w:r>
      <w:r>
        <w:t>,</w:t>
      </w:r>
      <w:r w:rsidRPr="000872D1">
        <w:t xml:space="preserve"> Supervision</w:t>
      </w:r>
      <w:r>
        <w:t xml:space="preserve"> </w:t>
      </w:r>
      <w:r w:rsidRPr="000872D1">
        <w:t>(Equal)</w:t>
      </w:r>
      <w:r>
        <w:t>,</w:t>
      </w:r>
      <w:r w:rsidRPr="000872D1">
        <w:t xml:space="preserve"> Writing – original draft</w:t>
      </w:r>
      <w:r>
        <w:t xml:space="preserve"> </w:t>
      </w:r>
      <w:r w:rsidRPr="000872D1">
        <w:t>(Supporting)</w:t>
      </w:r>
      <w:r>
        <w:t>,</w:t>
      </w:r>
      <w:r w:rsidRPr="000872D1">
        <w:t xml:space="preserve"> Formal analysis</w:t>
      </w:r>
      <w:r>
        <w:t xml:space="preserve"> </w:t>
      </w:r>
      <w:r w:rsidRPr="000872D1">
        <w:t>(Supporting)</w:t>
      </w:r>
      <w:r>
        <w:t>,</w:t>
      </w:r>
      <w:r w:rsidRPr="000872D1">
        <w:t xml:space="preserve"> Writing – review &amp; editing (Lead)</w:t>
      </w:r>
      <w:r>
        <w:t>.</w:t>
      </w:r>
    </w:p>
    <w:p w14:paraId="6A419808" w14:textId="072AED96" w:rsidR="000872D1" w:rsidRDefault="000872D1" w:rsidP="00567A24">
      <w:r>
        <w:t xml:space="preserve">DWJ - </w:t>
      </w:r>
      <w:r w:rsidRPr="000872D1">
        <w:t>Funding acquisition (Equal)</w:t>
      </w:r>
      <w:r>
        <w:t xml:space="preserve">, </w:t>
      </w:r>
      <w:r w:rsidRPr="000872D1">
        <w:t>Supervision</w:t>
      </w:r>
      <w:r>
        <w:t xml:space="preserve"> </w:t>
      </w:r>
      <w:r w:rsidRPr="000872D1">
        <w:t>(Equal)</w:t>
      </w:r>
      <w:r>
        <w:t>,</w:t>
      </w:r>
      <w:r w:rsidRPr="000872D1">
        <w:t xml:space="preserve"> Writing – review &amp; editing (Equal</w:t>
      </w:r>
      <w:r>
        <w:t>).</w:t>
      </w:r>
    </w:p>
    <w:p w14:paraId="68DCBE4D" w14:textId="027615B2" w:rsidR="000872D1" w:rsidRDefault="000872D1" w:rsidP="00567A24">
      <w:r>
        <w:t xml:space="preserve">RK - </w:t>
      </w:r>
      <w:r w:rsidRPr="000872D1">
        <w:t>Funding acquisition (Equal)</w:t>
      </w:r>
      <w:r>
        <w:t>,</w:t>
      </w:r>
      <w:r w:rsidRPr="000872D1">
        <w:t xml:space="preserve"> Supervision</w:t>
      </w:r>
      <w:r>
        <w:t xml:space="preserve"> </w:t>
      </w:r>
      <w:r w:rsidRPr="000872D1">
        <w:t>(Equal)</w:t>
      </w:r>
      <w:r>
        <w:t>,</w:t>
      </w:r>
      <w:r w:rsidRPr="000872D1">
        <w:t xml:space="preserve"> Writing – review &amp; editing (Equal)</w:t>
      </w:r>
    </w:p>
    <w:p w14:paraId="4BD484CC" w14:textId="608DBB66" w:rsidR="00567A24" w:rsidRDefault="00567A24" w:rsidP="00C220C9">
      <w:pPr>
        <w:pStyle w:val="Heading2"/>
      </w:pPr>
      <w:r>
        <w:t>Acknowledgements</w:t>
      </w:r>
    </w:p>
    <w:p w14:paraId="0ED7565F" w14:textId="2BE0018F" w:rsidR="00567A24" w:rsidRDefault="005365A8" w:rsidP="000872D1">
      <w:r>
        <w:t>We would like to thank the Health data team at the Global Biodiversity Information Facility for helpful guidance for formatting our data.</w:t>
      </w:r>
    </w:p>
    <w:p w14:paraId="4891AF50" w14:textId="0F217D22" w:rsidR="000872D1" w:rsidRDefault="000872D1" w:rsidP="000872D1">
      <w:pPr>
        <w:pStyle w:val="Heading1"/>
      </w:pPr>
      <w:r>
        <w:t>References</w:t>
      </w:r>
    </w:p>
    <w:p w14:paraId="3ABC3715" w14:textId="77777777" w:rsidR="00CD1A42" w:rsidRPr="00CD1A42" w:rsidRDefault="000872D1" w:rsidP="00CD1A42">
      <w:pPr>
        <w:pStyle w:val="Bibliography"/>
        <w:rPr>
          <w:rFonts w:ascii="Calibri" w:hAnsi="Calibri" w:cs="Calibri"/>
        </w:rPr>
      </w:pPr>
      <w:r>
        <w:fldChar w:fldCharType="begin"/>
      </w:r>
      <w:r w:rsidR="00CD1A42">
        <w:instrText xml:space="preserve"> ADDIN ZOTERO_BIBL {"uncited":[],"omitted":[],"custom":[]} CSL_BIBLIOGRAPHY </w:instrText>
      </w:r>
      <w:r>
        <w:fldChar w:fldCharType="separate"/>
      </w:r>
      <w:r w:rsidR="00CD1A42" w:rsidRPr="00CD1A42">
        <w:rPr>
          <w:rFonts w:ascii="Calibri" w:hAnsi="Calibri" w:cs="Calibri"/>
        </w:rPr>
        <w:t xml:space="preserve">Allan, K.J. </w:t>
      </w:r>
      <w:r w:rsidR="00CD1A42" w:rsidRPr="00CD1A42">
        <w:rPr>
          <w:rFonts w:ascii="Calibri" w:hAnsi="Calibri" w:cs="Calibri"/>
          <w:i/>
          <w:iCs/>
        </w:rPr>
        <w:t>et al.</w:t>
      </w:r>
      <w:r w:rsidR="00CD1A42" w:rsidRPr="00CD1A42">
        <w:rPr>
          <w:rFonts w:ascii="Calibri" w:hAnsi="Calibri" w:cs="Calibri"/>
        </w:rPr>
        <w:t xml:space="preserve"> (2015) ‘Epidemiology of Leptospirosis in Africa: A Systematic Review of a Neglected Zoonosis and a Paradigm for “One Health” in Africa’, </w:t>
      </w:r>
      <w:r w:rsidR="00CD1A42" w:rsidRPr="00CD1A42">
        <w:rPr>
          <w:rFonts w:ascii="Calibri" w:hAnsi="Calibri" w:cs="Calibri"/>
          <w:i/>
          <w:iCs/>
        </w:rPr>
        <w:t>PLoS Neglected Tropical Diseases</w:t>
      </w:r>
      <w:r w:rsidR="00CD1A42" w:rsidRPr="00CD1A42">
        <w:rPr>
          <w:rFonts w:ascii="Calibri" w:hAnsi="Calibri" w:cs="Calibri"/>
        </w:rPr>
        <w:t>, 9(9), p. e0003899. Available at: https://doi.org/10.1371/journal.pntd.0003899.</w:t>
      </w:r>
    </w:p>
    <w:p w14:paraId="6199E51D" w14:textId="77777777" w:rsidR="00CD1A42" w:rsidRPr="00CD1A42" w:rsidRDefault="00CD1A42" w:rsidP="00CD1A42">
      <w:pPr>
        <w:pStyle w:val="Bibliography"/>
        <w:rPr>
          <w:rFonts w:ascii="Calibri" w:hAnsi="Calibri" w:cs="Calibri"/>
        </w:rPr>
      </w:pPr>
      <w:r w:rsidRPr="00CD1A42">
        <w:rPr>
          <w:rFonts w:ascii="Calibri" w:hAnsi="Calibri" w:cs="Calibri"/>
        </w:rPr>
        <w:t xml:space="preserve">Basinski, A.J. </w:t>
      </w:r>
      <w:r w:rsidRPr="00CD1A42">
        <w:rPr>
          <w:rFonts w:ascii="Calibri" w:hAnsi="Calibri" w:cs="Calibri"/>
          <w:i/>
          <w:iCs/>
        </w:rPr>
        <w:t>et al.</w:t>
      </w:r>
      <w:r w:rsidRPr="00CD1A42">
        <w:rPr>
          <w:rFonts w:ascii="Calibri" w:hAnsi="Calibri" w:cs="Calibri"/>
        </w:rPr>
        <w:t xml:space="preserve"> (2021) ‘Bridging the gap: Using reservoir ecology and human serosurveys to estimate Lassa virus spillover in West Africa’, </w:t>
      </w:r>
      <w:r w:rsidRPr="00CD1A42">
        <w:rPr>
          <w:rFonts w:ascii="Calibri" w:hAnsi="Calibri" w:cs="Calibri"/>
          <w:i/>
          <w:iCs/>
        </w:rPr>
        <w:t>PLOS Computational Biology</w:t>
      </w:r>
      <w:r w:rsidRPr="00CD1A42">
        <w:rPr>
          <w:rFonts w:ascii="Calibri" w:hAnsi="Calibri" w:cs="Calibri"/>
        </w:rPr>
        <w:t>. Edited by A. Wesolowski, 17(3), p. e1008811. Available at: https://doi.org/10.1371/journal.pcbi.1008811.</w:t>
      </w:r>
    </w:p>
    <w:p w14:paraId="67F7641F" w14:textId="77777777" w:rsidR="00CD1A42" w:rsidRPr="00CD1A42" w:rsidRDefault="00CD1A42" w:rsidP="00CD1A42">
      <w:pPr>
        <w:pStyle w:val="Bibliography"/>
        <w:rPr>
          <w:rFonts w:ascii="Calibri" w:hAnsi="Calibri" w:cs="Calibri"/>
        </w:rPr>
      </w:pPr>
      <w:r w:rsidRPr="00CD1A42">
        <w:rPr>
          <w:rFonts w:ascii="Calibri" w:hAnsi="Calibri" w:cs="Calibri"/>
        </w:rPr>
        <w:t xml:space="preserve">Beck, J. </w:t>
      </w:r>
      <w:r w:rsidRPr="00CD1A42">
        <w:rPr>
          <w:rFonts w:ascii="Calibri" w:hAnsi="Calibri" w:cs="Calibri"/>
          <w:i/>
          <w:iCs/>
        </w:rPr>
        <w:t>et al.</w:t>
      </w:r>
      <w:r w:rsidRPr="00CD1A42">
        <w:rPr>
          <w:rFonts w:ascii="Calibri" w:hAnsi="Calibri" w:cs="Calibri"/>
        </w:rPr>
        <w:t xml:space="preserve"> (2014) ‘Spatial bias in the GBIF database and its effect on modeling species’ geographic distributions’, </w:t>
      </w:r>
      <w:r w:rsidRPr="00CD1A42">
        <w:rPr>
          <w:rFonts w:ascii="Calibri" w:hAnsi="Calibri" w:cs="Calibri"/>
          <w:i/>
          <w:iCs/>
        </w:rPr>
        <w:t>Ecological Informatics</w:t>
      </w:r>
      <w:r w:rsidRPr="00CD1A42">
        <w:rPr>
          <w:rFonts w:ascii="Calibri" w:hAnsi="Calibri" w:cs="Calibri"/>
        </w:rPr>
        <w:t>, 19, pp. 10–15. Available at: https://doi.org/10.1016/j.ecoinf.2013.11.002.</w:t>
      </w:r>
    </w:p>
    <w:p w14:paraId="18C8EA42" w14:textId="77777777" w:rsidR="00CD1A42" w:rsidRPr="00CD1A42" w:rsidRDefault="00CD1A42" w:rsidP="00CD1A42">
      <w:pPr>
        <w:pStyle w:val="Bibliography"/>
        <w:rPr>
          <w:rFonts w:ascii="Calibri" w:hAnsi="Calibri" w:cs="Calibri"/>
        </w:rPr>
      </w:pPr>
      <w:r w:rsidRPr="00CD1A42">
        <w:rPr>
          <w:rFonts w:ascii="Calibri" w:hAnsi="Calibri" w:cs="Calibri"/>
        </w:rPr>
        <w:t xml:space="preserve">Boakes, E.H. </w:t>
      </w:r>
      <w:r w:rsidRPr="00CD1A42">
        <w:rPr>
          <w:rFonts w:ascii="Calibri" w:hAnsi="Calibri" w:cs="Calibri"/>
          <w:i/>
          <w:iCs/>
        </w:rPr>
        <w:t>et al.</w:t>
      </w:r>
      <w:r w:rsidRPr="00CD1A42">
        <w:rPr>
          <w:rFonts w:ascii="Calibri" w:hAnsi="Calibri" w:cs="Calibri"/>
        </w:rPr>
        <w:t xml:space="preserve"> (2010) ‘Distorted Views of Biodiversity: Spatial and Temporal Bias in Species Occurrence Data’, </w:t>
      </w:r>
      <w:r w:rsidRPr="00CD1A42">
        <w:rPr>
          <w:rFonts w:ascii="Calibri" w:hAnsi="Calibri" w:cs="Calibri"/>
          <w:i/>
          <w:iCs/>
        </w:rPr>
        <w:t>PLOS Biology</w:t>
      </w:r>
      <w:r w:rsidRPr="00CD1A42">
        <w:rPr>
          <w:rFonts w:ascii="Calibri" w:hAnsi="Calibri" w:cs="Calibri"/>
        </w:rPr>
        <w:t>, 8(6), p. e1000385. Available at: https://doi.org/10.1371/journal.pbio.1000385.</w:t>
      </w:r>
    </w:p>
    <w:p w14:paraId="6ECF9627" w14:textId="77777777" w:rsidR="00CD1A42" w:rsidRPr="00CD1A42" w:rsidRDefault="00CD1A42" w:rsidP="00CD1A42">
      <w:pPr>
        <w:pStyle w:val="Bibliography"/>
        <w:rPr>
          <w:rFonts w:ascii="Calibri" w:hAnsi="Calibri" w:cs="Calibri"/>
        </w:rPr>
      </w:pPr>
      <w:r w:rsidRPr="00CD1A42">
        <w:rPr>
          <w:rFonts w:ascii="Calibri" w:hAnsi="Calibri" w:cs="Calibri"/>
        </w:rPr>
        <w:lastRenderedPageBreak/>
        <w:t xml:space="preserve">Bowler, D.E. </w:t>
      </w:r>
      <w:r w:rsidRPr="00CD1A42">
        <w:rPr>
          <w:rFonts w:ascii="Calibri" w:hAnsi="Calibri" w:cs="Calibri"/>
          <w:i/>
          <w:iCs/>
        </w:rPr>
        <w:t>et al.</w:t>
      </w:r>
      <w:r w:rsidRPr="00CD1A42">
        <w:rPr>
          <w:rFonts w:ascii="Calibri" w:hAnsi="Calibri" w:cs="Calibri"/>
        </w:rPr>
        <w:t xml:space="preserve"> (2022) ‘Temporal trends in the spatial bias of species occurrence records’, </w:t>
      </w:r>
      <w:r w:rsidRPr="00CD1A42">
        <w:rPr>
          <w:rFonts w:ascii="Calibri" w:hAnsi="Calibri" w:cs="Calibri"/>
          <w:i/>
          <w:iCs/>
        </w:rPr>
        <w:t>Ecography</w:t>
      </w:r>
      <w:r w:rsidRPr="00CD1A42">
        <w:rPr>
          <w:rFonts w:ascii="Calibri" w:hAnsi="Calibri" w:cs="Calibri"/>
        </w:rPr>
        <w:t>, n/a(n/a), p. e06219. Available at: https://doi.org/10.1111/ecog.06219.</w:t>
      </w:r>
    </w:p>
    <w:p w14:paraId="2CC04E81" w14:textId="77777777" w:rsidR="00CD1A42" w:rsidRPr="00CD1A42" w:rsidRDefault="00CD1A42" w:rsidP="00CD1A42">
      <w:pPr>
        <w:pStyle w:val="Bibliography"/>
        <w:rPr>
          <w:rFonts w:ascii="Calibri" w:hAnsi="Calibri" w:cs="Calibri"/>
        </w:rPr>
      </w:pPr>
      <w:r w:rsidRPr="00CD1A42">
        <w:rPr>
          <w:rFonts w:ascii="Calibri" w:hAnsi="Calibri" w:cs="Calibri"/>
        </w:rPr>
        <w:t xml:space="preserve">Brouat, C. </w:t>
      </w:r>
      <w:r w:rsidRPr="00CD1A42">
        <w:rPr>
          <w:rFonts w:ascii="Calibri" w:hAnsi="Calibri" w:cs="Calibri"/>
          <w:i/>
          <w:iCs/>
        </w:rPr>
        <w:t>et al.</w:t>
      </w:r>
      <w:r w:rsidRPr="00CD1A42">
        <w:rPr>
          <w:rFonts w:ascii="Calibri" w:hAnsi="Calibri" w:cs="Calibri"/>
        </w:rPr>
        <w:t xml:space="preserve"> (2018) ‘Seroprevalence of Toxoplasma gondii in commensal rodents sampled across Senegal, West Africa.’, </w:t>
      </w:r>
      <w:r w:rsidRPr="00CD1A42">
        <w:rPr>
          <w:rFonts w:ascii="Calibri" w:hAnsi="Calibri" w:cs="Calibri"/>
          <w:i/>
          <w:iCs/>
        </w:rPr>
        <w:t>Parasite</w:t>
      </w:r>
      <w:r w:rsidRPr="00CD1A42">
        <w:rPr>
          <w:rFonts w:ascii="Calibri" w:hAnsi="Calibri" w:cs="Calibri"/>
        </w:rPr>
        <w:t>, 25(bz6, 9437094), p. 32. Available at: https://doi.org/10.1051/parasite/2018036.</w:t>
      </w:r>
    </w:p>
    <w:p w14:paraId="689079E9" w14:textId="77777777" w:rsidR="00CD1A42" w:rsidRPr="00CD1A42" w:rsidRDefault="00CD1A42" w:rsidP="00CD1A42">
      <w:pPr>
        <w:pStyle w:val="Bibliography"/>
        <w:rPr>
          <w:rFonts w:ascii="Calibri" w:hAnsi="Calibri" w:cs="Calibri"/>
        </w:rPr>
      </w:pPr>
      <w:r w:rsidRPr="00CD1A42">
        <w:rPr>
          <w:rFonts w:ascii="Calibri" w:hAnsi="Calibri" w:cs="Calibri"/>
        </w:rPr>
        <w:t xml:space="preserve">Chamberlain, S. </w:t>
      </w:r>
      <w:r w:rsidRPr="00CD1A42">
        <w:rPr>
          <w:rFonts w:ascii="Calibri" w:hAnsi="Calibri" w:cs="Calibri"/>
          <w:i/>
          <w:iCs/>
        </w:rPr>
        <w:t>et al.</w:t>
      </w:r>
      <w:r w:rsidRPr="00CD1A42">
        <w:rPr>
          <w:rFonts w:ascii="Calibri" w:hAnsi="Calibri" w:cs="Calibri"/>
        </w:rPr>
        <w:t xml:space="preserve"> (2020) ‘taxize: Taxonomic information from around the web’. Available at: https://github.com/ropensci/taxize.</w:t>
      </w:r>
    </w:p>
    <w:p w14:paraId="09A1D1B0" w14:textId="77777777" w:rsidR="00CD1A42" w:rsidRPr="00CD1A42" w:rsidRDefault="00CD1A42" w:rsidP="00CD1A42">
      <w:pPr>
        <w:pStyle w:val="Bibliography"/>
        <w:rPr>
          <w:rFonts w:ascii="Calibri" w:hAnsi="Calibri" w:cs="Calibri"/>
        </w:rPr>
      </w:pPr>
      <w:r w:rsidRPr="00CD1A42">
        <w:rPr>
          <w:rFonts w:ascii="Calibri" w:hAnsi="Calibri" w:cs="Calibri"/>
        </w:rPr>
        <w:t xml:space="preserve">Garry, R.F. (2023) ‘Lassa fever — the road ahead’, </w:t>
      </w:r>
      <w:r w:rsidRPr="00CD1A42">
        <w:rPr>
          <w:rFonts w:ascii="Calibri" w:hAnsi="Calibri" w:cs="Calibri"/>
          <w:i/>
          <w:iCs/>
        </w:rPr>
        <w:t>Nature Reviews Microbiology</w:t>
      </w:r>
      <w:r w:rsidRPr="00CD1A42">
        <w:rPr>
          <w:rFonts w:ascii="Calibri" w:hAnsi="Calibri" w:cs="Calibri"/>
        </w:rPr>
        <w:t>, 21(2), pp. 87–96. Available at: https://doi.org/10.1038/s41579-022-00789-8.</w:t>
      </w:r>
    </w:p>
    <w:p w14:paraId="1FF611F3" w14:textId="77777777" w:rsidR="00CD1A42" w:rsidRPr="00CD1A42" w:rsidRDefault="00CD1A42" w:rsidP="00CD1A42">
      <w:pPr>
        <w:pStyle w:val="Bibliography"/>
        <w:rPr>
          <w:rFonts w:ascii="Calibri" w:hAnsi="Calibri" w:cs="Calibri"/>
        </w:rPr>
      </w:pPr>
      <w:r w:rsidRPr="00CD1A42">
        <w:rPr>
          <w:rFonts w:ascii="Calibri" w:hAnsi="Calibri" w:cs="Calibri"/>
        </w:rPr>
        <w:t xml:space="preserve">Han, B.A. </w:t>
      </w:r>
      <w:r w:rsidRPr="00CD1A42">
        <w:rPr>
          <w:rFonts w:ascii="Calibri" w:hAnsi="Calibri" w:cs="Calibri"/>
          <w:i/>
          <w:iCs/>
        </w:rPr>
        <w:t>et al.</w:t>
      </w:r>
      <w:r w:rsidRPr="00CD1A42">
        <w:rPr>
          <w:rFonts w:ascii="Calibri" w:hAnsi="Calibri" w:cs="Calibri"/>
        </w:rPr>
        <w:t xml:space="preserve"> (2015) ‘Rodent reservoirs of future zoonotic diseases’, </w:t>
      </w:r>
      <w:r w:rsidRPr="00CD1A42">
        <w:rPr>
          <w:rFonts w:ascii="Calibri" w:hAnsi="Calibri" w:cs="Calibri"/>
          <w:i/>
          <w:iCs/>
        </w:rPr>
        <w:t>Proceedings of the National Academy of Sciences</w:t>
      </w:r>
      <w:r w:rsidRPr="00CD1A42">
        <w:rPr>
          <w:rFonts w:ascii="Calibri" w:hAnsi="Calibri" w:cs="Calibri"/>
        </w:rPr>
        <w:t>, 112(22), pp. 7039–7044. Available at: https://doi.org/10.1073/pnas.1501598112.</w:t>
      </w:r>
    </w:p>
    <w:p w14:paraId="3E1B55EB" w14:textId="77777777" w:rsidR="00CD1A42" w:rsidRPr="00CD1A42" w:rsidRDefault="00CD1A42" w:rsidP="00CD1A42">
      <w:pPr>
        <w:pStyle w:val="Bibliography"/>
        <w:rPr>
          <w:rFonts w:ascii="Calibri" w:hAnsi="Calibri" w:cs="Calibri"/>
        </w:rPr>
      </w:pPr>
      <w:r w:rsidRPr="00CD1A42">
        <w:rPr>
          <w:rFonts w:ascii="Calibri" w:hAnsi="Calibri" w:cs="Calibri"/>
        </w:rPr>
        <w:t xml:space="preserve">Han, B.A., Kramer, A.M. and Drake, J.M. (2016) ‘Global Patterns of Zoonotic Disease in Mammals’, </w:t>
      </w:r>
      <w:r w:rsidRPr="00CD1A42">
        <w:rPr>
          <w:rFonts w:ascii="Calibri" w:hAnsi="Calibri" w:cs="Calibri"/>
          <w:i/>
          <w:iCs/>
        </w:rPr>
        <w:t>Trends in Parasitology</w:t>
      </w:r>
      <w:r w:rsidRPr="00CD1A42">
        <w:rPr>
          <w:rFonts w:ascii="Calibri" w:hAnsi="Calibri" w:cs="Calibri"/>
        </w:rPr>
        <w:t>, 32(7), pp. 565–577. Available at: https://doi.org/10.1016/j.pt.2016.04.007.</w:t>
      </w:r>
    </w:p>
    <w:p w14:paraId="39BBEC84" w14:textId="77777777" w:rsidR="00CD1A42" w:rsidRPr="00CD1A42" w:rsidRDefault="00CD1A42" w:rsidP="00CD1A42">
      <w:pPr>
        <w:pStyle w:val="Bibliography"/>
        <w:rPr>
          <w:rFonts w:ascii="Calibri" w:hAnsi="Calibri" w:cs="Calibri"/>
        </w:rPr>
      </w:pPr>
      <w:r w:rsidRPr="00CD1A42">
        <w:rPr>
          <w:rFonts w:ascii="Calibri" w:hAnsi="Calibri" w:cs="Calibri"/>
        </w:rPr>
        <w:t xml:space="preserve">Mylne, A.Q.N. </w:t>
      </w:r>
      <w:r w:rsidRPr="00CD1A42">
        <w:rPr>
          <w:rFonts w:ascii="Calibri" w:hAnsi="Calibri" w:cs="Calibri"/>
          <w:i/>
          <w:iCs/>
        </w:rPr>
        <w:t>et al.</w:t>
      </w:r>
      <w:r w:rsidRPr="00CD1A42">
        <w:rPr>
          <w:rFonts w:ascii="Calibri" w:hAnsi="Calibri" w:cs="Calibri"/>
        </w:rPr>
        <w:t xml:space="preserve"> (2015) ‘Mapping the zoonotic niche of Lassa fever in Africa’, </w:t>
      </w:r>
      <w:r w:rsidRPr="00CD1A42">
        <w:rPr>
          <w:rFonts w:ascii="Calibri" w:hAnsi="Calibri" w:cs="Calibri"/>
          <w:i/>
          <w:iCs/>
        </w:rPr>
        <w:t>Transactions of The Royal Society of Tropical Medicine and Hygiene</w:t>
      </w:r>
      <w:r w:rsidRPr="00CD1A42">
        <w:rPr>
          <w:rFonts w:ascii="Calibri" w:hAnsi="Calibri" w:cs="Calibri"/>
        </w:rPr>
        <w:t>, 109(8), pp. 483–492. Available at: https://doi.org/10.1093/trstmh/trv047.</w:t>
      </w:r>
    </w:p>
    <w:p w14:paraId="796D5D1D" w14:textId="77777777" w:rsidR="00CD1A42" w:rsidRPr="00CD1A42" w:rsidRDefault="00CD1A42" w:rsidP="00CD1A42">
      <w:pPr>
        <w:pStyle w:val="Bibliography"/>
        <w:rPr>
          <w:rFonts w:ascii="Calibri" w:hAnsi="Calibri" w:cs="Calibri"/>
        </w:rPr>
      </w:pPr>
      <w:r w:rsidRPr="00CD1A42">
        <w:rPr>
          <w:rFonts w:ascii="Calibri" w:hAnsi="Calibri" w:cs="Calibri"/>
        </w:rPr>
        <w:t xml:space="preserve">National Geospatial-Intelligence Agency (no date) </w:t>
      </w:r>
      <w:r w:rsidRPr="00CD1A42">
        <w:rPr>
          <w:rFonts w:ascii="Calibri" w:hAnsi="Calibri" w:cs="Calibri"/>
          <w:i/>
          <w:iCs/>
        </w:rPr>
        <w:t>NGA: GNS Home</w:t>
      </w:r>
      <w:r w:rsidRPr="00CD1A42">
        <w:rPr>
          <w:rFonts w:ascii="Calibri" w:hAnsi="Calibri" w:cs="Calibri"/>
        </w:rPr>
        <w:t>. Available at: https://geonames.nga.mil/gns/html/ (Accessed: 22 March 2021).</w:t>
      </w:r>
    </w:p>
    <w:p w14:paraId="739A2794" w14:textId="77777777" w:rsidR="00CD1A42" w:rsidRPr="00CD1A42" w:rsidRDefault="00CD1A42" w:rsidP="00CD1A42">
      <w:pPr>
        <w:pStyle w:val="Bibliography"/>
        <w:rPr>
          <w:rFonts w:ascii="Calibri" w:hAnsi="Calibri" w:cs="Calibri"/>
        </w:rPr>
      </w:pPr>
      <w:r w:rsidRPr="00CD1A42">
        <w:rPr>
          <w:rFonts w:ascii="Calibri" w:hAnsi="Calibri" w:cs="Calibri"/>
        </w:rPr>
        <w:t xml:space="preserve">Pigott, D.M. </w:t>
      </w:r>
      <w:r w:rsidRPr="00CD1A42">
        <w:rPr>
          <w:rFonts w:ascii="Calibri" w:hAnsi="Calibri" w:cs="Calibri"/>
          <w:i/>
          <w:iCs/>
        </w:rPr>
        <w:t>et al.</w:t>
      </w:r>
      <w:r w:rsidRPr="00CD1A42">
        <w:rPr>
          <w:rFonts w:ascii="Calibri" w:hAnsi="Calibri" w:cs="Calibri"/>
        </w:rPr>
        <w:t xml:space="preserve"> (2016) ‘Updates to the zoonotic niche map of Ebola virus disease in Africa’, </w:t>
      </w:r>
      <w:r w:rsidRPr="00CD1A42">
        <w:rPr>
          <w:rFonts w:ascii="Calibri" w:hAnsi="Calibri" w:cs="Calibri"/>
          <w:i/>
          <w:iCs/>
        </w:rPr>
        <w:t>eLife</w:t>
      </w:r>
      <w:r w:rsidRPr="00CD1A42">
        <w:rPr>
          <w:rFonts w:ascii="Calibri" w:hAnsi="Calibri" w:cs="Calibri"/>
        </w:rPr>
        <w:t>. Edited by M. Jit, 5, p. e16412. Available at: https://doi.org/10.7554/eLife.16412.</w:t>
      </w:r>
    </w:p>
    <w:p w14:paraId="7BED5751" w14:textId="77777777" w:rsidR="00CD1A42" w:rsidRPr="00CD1A42" w:rsidRDefault="00CD1A42" w:rsidP="00CD1A42">
      <w:pPr>
        <w:pStyle w:val="Bibliography"/>
        <w:rPr>
          <w:rFonts w:ascii="Calibri" w:hAnsi="Calibri" w:cs="Calibri"/>
        </w:rPr>
      </w:pPr>
      <w:r w:rsidRPr="00CD1A42">
        <w:rPr>
          <w:rFonts w:ascii="Calibri" w:hAnsi="Calibri" w:cs="Calibri"/>
        </w:rPr>
        <w:t>R Core Team (2021) ‘R: A Language and Environment for Statistical Computing’. Vienna, Austria: R Foundation for Statistical Computing. Available at: https://www.R-project.org/.</w:t>
      </w:r>
    </w:p>
    <w:p w14:paraId="5B3BB6AF" w14:textId="77777777" w:rsidR="00CD1A42" w:rsidRPr="00CD1A42" w:rsidRDefault="00CD1A42" w:rsidP="00CD1A42">
      <w:pPr>
        <w:pStyle w:val="Bibliography"/>
        <w:rPr>
          <w:rFonts w:ascii="Calibri" w:hAnsi="Calibri" w:cs="Calibri"/>
        </w:rPr>
      </w:pPr>
      <w:r w:rsidRPr="00CD1A42">
        <w:rPr>
          <w:rFonts w:ascii="Calibri" w:hAnsi="Calibri" w:cs="Calibri"/>
        </w:rPr>
        <w:t>Simons, D. (2022) ‘DidDrog11/scoping_review: To accompany re-submission following reviewer comments - files archived’. Zenodo. Available at: https://doi.org/10.5281/ZENODO.4718374.</w:t>
      </w:r>
    </w:p>
    <w:p w14:paraId="1CDC45F2" w14:textId="3CB42730" w:rsidR="00CD1A42" w:rsidRPr="00CD1A42" w:rsidRDefault="00CD1A42" w:rsidP="00CD1A42">
      <w:pPr>
        <w:pStyle w:val="Bibliography"/>
        <w:rPr>
          <w:rFonts w:ascii="Calibri" w:hAnsi="Calibri" w:cs="Calibri"/>
        </w:rPr>
      </w:pPr>
      <w:r w:rsidRPr="00CD1A42">
        <w:rPr>
          <w:rFonts w:ascii="Calibri" w:hAnsi="Calibri" w:cs="Calibri"/>
        </w:rPr>
        <w:t>Simons, D. (2023) ‘DidDrog11/</w:t>
      </w:r>
      <w:proofErr w:type="spellStart"/>
      <w:r w:rsidRPr="00CD1A42">
        <w:rPr>
          <w:rFonts w:ascii="Calibri" w:hAnsi="Calibri" w:cs="Calibri"/>
        </w:rPr>
        <w:t>data_for_gbif</w:t>
      </w:r>
      <w:proofErr w:type="spellEnd"/>
      <w:r w:rsidRPr="00CD1A42">
        <w:rPr>
          <w:rFonts w:ascii="Calibri" w:hAnsi="Calibri" w:cs="Calibri"/>
        </w:rPr>
        <w:t>: Dataset v0.9</w:t>
      </w:r>
      <w:r w:rsidR="00B57AC0">
        <w:rPr>
          <w:rFonts w:ascii="Calibri" w:hAnsi="Calibri" w:cs="Calibri"/>
        </w:rPr>
        <w:t>3</w:t>
      </w:r>
      <w:r w:rsidRPr="00CD1A42">
        <w:rPr>
          <w:rFonts w:ascii="Calibri" w:hAnsi="Calibri" w:cs="Calibri"/>
        </w:rPr>
        <w:t>’. Zenodo. Available at: https://doi.org/</w:t>
      </w:r>
      <w:r w:rsidR="00B57AC0" w:rsidRPr="00B57AC0">
        <w:rPr>
          <w:rFonts w:ascii="Calibri" w:hAnsi="Calibri" w:cs="Calibri"/>
        </w:rPr>
        <w:t>10.5281/zenodo.8368399</w:t>
      </w:r>
      <w:r w:rsidRPr="00CD1A42">
        <w:rPr>
          <w:rFonts w:ascii="Calibri" w:hAnsi="Calibri" w:cs="Calibri"/>
        </w:rPr>
        <w:t>.</w:t>
      </w:r>
    </w:p>
    <w:p w14:paraId="49741DBE" w14:textId="77777777" w:rsidR="00CD1A42" w:rsidRPr="00CD1A42" w:rsidRDefault="00CD1A42" w:rsidP="00CD1A42">
      <w:pPr>
        <w:pStyle w:val="Bibliography"/>
        <w:rPr>
          <w:rFonts w:ascii="Calibri" w:hAnsi="Calibri" w:cs="Calibri"/>
        </w:rPr>
      </w:pPr>
      <w:r w:rsidRPr="00CD1A42">
        <w:rPr>
          <w:rFonts w:ascii="Calibri" w:hAnsi="Calibri" w:cs="Calibri"/>
        </w:rPr>
        <w:t xml:space="preserve">Simons, D. </w:t>
      </w:r>
      <w:r w:rsidRPr="00CD1A42">
        <w:rPr>
          <w:rFonts w:ascii="Calibri" w:hAnsi="Calibri" w:cs="Calibri"/>
          <w:i/>
          <w:iCs/>
        </w:rPr>
        <w:t>et al.</w:t>
      </w:r>
      <w:r w:rsidRPr="00CD1A42">
        <w:rPr>
          <w:rFonts w:ascii="Calibri" w:hAnsi="Calibri" w:cs="Calibri"/>
        </w:rPr>
        <w:t xml:space="preserve"> (2023) ‘Rodent trapping studies as an overlooked information source for understanding endemic and novel zoonotic spillover’, </w:t>
      </w:r>
      <w:r w:rsidRPr="00CD1A42">
        <w:rPr>
          <w:rFonts w:ascii="Calibri" w:hAnsi="Calibri" w:cs="Calibri"/>
          <w:i/>
          <w:iCs/>
        </w:rPr>
        <w:t>PLOS Neglected Tropical Diseases</w:t>
      </w:r>
      <w:r w:rsidRPr="00CD1A42">
        <w:rPr>
          <w:rFonts w:ascii="Calibri" w:hAnsi="Calibri" w:cs="Calibri"/>
        </w:rPr>
        <w:t>. Edited by R.A. Bowen, 17(1), p. e0010772. Available at: https://doi.org/10.1371/journal.pntd.0010772.</w:t>
      </w:r>
    </w:p>
    <w:p w14:paraId="06A5F125" w14:textId="77777777" w:rsidR="00CD1A42" w:rsidRPr="00CD1A42" w:rsidRDefault="00CD1A42" w:rsidP="00CD1A42">
      <w:pPr>
        <w:pStyle w:val="Bibliography"/>
        <w:rPr>
          <w:rFonts w:ascii="Calibri" w:hAnsi="Calibri" w:cs="Calibri"/>
        </w:rPr>
      </w:pPr>
      <w:r w:rsidRPr="00CD1A42">
        <w:rPr>
          <w:rFonts w:ascii="Calibri" w:hAnsi="Calibri" w:cs="Calibri"/>
        </w:rPr>
        <w:t xml:space="preserve">Suu-Ire, R. </w:t>
      </w:r>
      <w:r w:rsidRPr="00CD1A42">
        <w:rPr>
          <w:rFonts w:ascii="Calibri" w:hAnsi="Calibri" w:cs="Calibri"/>
          <w:i/>
          <w:iCs/>
        </w:rPr>
        <w:t>et al.</w:t>
      </w:r>
      <w:r w:rsidRPr="00CD1A42">
        <w:rPr>
          <w:rFonts w:ascii="Calibri" w:hAnsi="Calibri" w:cs="Calibri"/>
        </w:rPr>
        <w:t xml:space="preserve"> (2022) ‘Surveillance for potentially zoonotic viruses in rodent and bat populations and behavioral risk in an agricultural settlement in Ghana’, </w:t>
      </w:r>
      <w:r w:rsidRPr="00CD1A42">
        <w:rPr>
          <w:rFonts w:ascii="Calibri" w:hAnsi="Calibri" w:cs="Calibri"/>
          <w:i/>
          <w:iCs/>
        </w:rPr>
        <w:t>One Health Outlook</w:t>
      </w:r>
      <w:r w:rsidRPr="00CD1A42">
        <w:rPr>
          <w:rFonts w:ascii="Calibri" w:hAnsi="Calibri" w:cs="Calibri"/>
        </w:rPr>
        <w:t>, 4(1), p. 6. Available at: https://doi.org/10.1186/s42522-022-00061-2.</w:t>
      </w:r>
    </w:p>
    <w:p w14:paraId="16C41456" w14:textId="3260CF58" w:rsidR="000872D1" w:rsidRDefault="000872D1" w:rsidP="000872D1">
      <w:r>
        <w:fldChar w:fldCharType="end"/>
      </w:r>
    </w:p>
    <w:sectPr w:rsidR="000872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F23482"/>
    <w:multiLevelType w:val="hybridMultilevel"/>
    <w:tmpl w:val="81B43A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05673D"/>
    <w:multiLevelType w:val="hybridMultilevel"/>
    <w:tmpl w:val="B8FE5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341A91"/>
    <w:multiLevelType w:val="hybridMultilevel"/>
    <w:tmpl w:val="20E2CE32"/>
    <w:lvl w:ilvl="0" w:tplc="DB5634A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8D20ED"/>
    <w:multiLevelType w:val="hybridMultilevel"/>
    <w:tmpl w:val="004A9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027106">
    <w:abstractNumId w:val="0"/>
  </w:num>
  <w:num w:numId="2" w16cid:durableId="196043155">
    <w:abstractNumId w:val="3"/>
  </w:num>
  <w:num w:numId="3" w16cid:durableId="1407535884">
    <w:abstractNumId w:val="1"/>
  </w:num>
  <w:num w:numId="4" w16cid:durableId="4663210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94B"/>
    <w:rsid w:val="000872D1"/>
    <w:rsid w:val="00142819"/>
    <w:rsid w:val="0015288E"/>
    <w:rsid w:val="00190B4E"/>
    <w:rsid w:val="00267974"/>
    <w:rsid w:val="002D1B81"/>
    <w:rsid w:val="00323981"/>
    <w:rsid w:val="003D42CA"/>
    <w:rsid w:val="00502DDE"/>
    <w:rsid w:val="005365A8"/>
    <w:rsid w:val="00567A24"/>
    <w:rsid w:val="005A094B"/>
    <w:rsid w:val="006B3FC8"/>
    <w:rsid w:val="007B25CF"/>
    <w:rsid w:val="008945CB"/>
    <w:rsid w:val="008B3C4C"/>
    <w:rsid w:val="008D3163"/>
    <w:rsid w:val="008F4C34"/>
    <w:rsid w:val="00914212"/>
    <w:rsid w:val="009C77D6"/>
    <w:rsid w:val="009F6EFC"/>
    <w:rsid w:val="00A0428E"/>
    <w:rsid w:val="00AA3DCF"/>
    <w:rsid w:val="00AB4A7F"/>
    <w:rsid w:val="00AF4A9D"/>
    <w:rsid w:val="00B17A2F"/>
    <w:rsid w:val="00B57AC0"/>
    <w:rsid w:val="00B67E84"/>
    <w:rsid w:val="00C220C9"/>
    <w:rsid w:val="00C6368B"/>
    <w:rsid w:val="00C977F0"/>
    <w:rsid w:val="00CC49DE"/>
    <w:rsid w:val="00CD1A42"/>
    <w:rsid w:val="00D45733"/>
    <w:rsid w:val="00EA2A85"/>
    <w:rsid w:val="00EB5BEF"/>
    <w:rsid w:val="00F767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EF014"/>
  <w15:chartTrackingRefBased/>
  <w15:docId w15:val="{2F3FAA84-E95A-4C3F-8899-67E0B948B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7A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77D6"/>
    <w:rPr>
      <w:color w:val="0563C1" w:themeColor="hyperlink"/>
      <w:u w:val="single"/>
    </w:rPr>
  </w:style>
  <w:style w:type="character" w:styleId="UnresolvedMention">
    <w:name w:val="Unresolved Mention"/>
    <w:basedOn w:val="DefaultParagraphFont"/>
    <w:uiPriority w:val="99"/>
    <w:semiHidden/>
    <w:unhideWhenUsed/>
    <w:rsid w:val="009C77D6"/>
    <w:rPr>
      <w:color w:val="605E5C"/>
      <w:shd w:val="clear" w:color="auto" w:fill="E1DFDD"/>
    </w:rPr>
  </w:style>
  <w:style w:type="paragraph" w:styleId="ListParagraph">
    <w:name w:val="List Paragraph"/>
    <w:basedOn w:val="Normal"/>
    <w:uiPriority w:val="34"/>
    <w:qFormat/>
    <w:rsid w:val="00B17A2F"/>
    <w:pPr>
      <w:ind w:left="720"/>
      <w:contextualSpacing/>
    </w:pPr>
  </w:style>
  <w:style w:type="character" w:customStyle="1" w:styleId="Heading1Char">
    <w:name w:val="Heading 1 Char"/>
    <w:basedOn w:val="DefaultParagraphFont"/>
    <w:link w:val="Heading1"/>
    <w:uiPriority w:val="9"/>
    <w:rsid w:val="00B17A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7A2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C6368B"/>
  </w:style>
  <w:style w:type="paragraph" w:styleId="Title">
    <w:name w:val="Title"/>
    <w:basedOn w:val="Normal"/>
    <w:next w:val="Normal"/>
    <w:link w:val="TitleChar"/>
    <w:uiPriority w:val="10"/>
    <w:qFormat/>
    <w:rsid w:val="00C977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7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971600">
      <w:bodyDiv w:val="1"/>
      <w:marLeft w:val="0"/>
      <w:marRight w:val="0"/>
      <w:marTop w:val="0"/>
      <w:marBottom w:val="0"/>
      <w:divBdr>
        <w:top w:val="none" w:sz="0" w:space="0" w:color="auto"/>
        <w:left w:val="none" w:sz="0" w:space="0" w:color="auto"/>
        <w:bottom w:val="none" w:sz="0" w:space="0" w:color="auto"/>
        <w:right w:val="none" w:sz="0" w:space="0" w:color="auto"/>
      </w:divBdr>
    </w:div>
    <w:div w:id="29931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ddrog11.shinyapps.io/scoping_review_app/"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137D7-1E58-42DE-86BB-FCA40B495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8711</Words>
  <Characters>49655</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mons</dc:creator>
  <cp:keywords/>
  <dc:description/>
  <cp:lastModifiedBy>David Simons</cp:lastModifiedBy>
  <cp:revision>2</cp:revision>
  <dcterms:created xsi:type="dcterms:W3CDTF">2023-09-21T19:23:00Z</dcterms:created>
  <dcterms:modified xsi:type="dcterms:W3CDTF">2023-09-2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b8CPu0Kg"/&gt;&lt;style id="http://www.zotero.org/styles/harvard-cite-them-right" hasBibliography="1" bibliographyStyleHasBeenSet="1"/&gt;&lt;prefs&gt;&lt;pref name="fieldType" value="Field"/&gt;&lt;/prefs&gt;&lt;/data&gt;</vt:lpwstr>
  </property>
</Properties>
</file>